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4454C7" w14:textId="76095BAD" w:rsidR="00BF3761" w:rsidRDefault="00BF3761" w:rsidP="00490409">
      <w:pPr>
        <w:pStyle w:val="Heading31"/>
        <w:spacing w:line="240" w:lineRule="auto"/>
        <w:jc w:val="center"/>
        <w:rPr>
          <w:rFonts w:ascii="Arial" w:hAnsi="Arial" w:cs="Arial"/>
          <w:sz w:val="32"/>
          <w:szCs w:val="32"/>
          <w:lang w:val="en-US"/>
        </w:rPr>
      </w:pPr>
      <w:bookmarkStart w:id="0" w:name="_Hlk480032421"/>
      <w:r w:rsidRPr="00490409">
        <w:rPr>
          <w:rFonts w:ascii="Arial" w:hAnsi="Arial" w:cs="Arial"/>
          <w:sz w:val="32"/>
          <w:szCs w:val="32"/>
          <w:lang w:val="en-US"/>
        </w:rPr>
        <w:t xml:space="preserve">Standards Competition: A System Dynamics </w:t>
      </w:r>
      <w:r w:rsidR="00490409">
        <w:rPr>
          <w:rFonts w:ascii="Arial" w:hAnsi="Arial" w:cs="Arial"/>
          <w:sz w:val="32"/>
          <w:szCs w:val="32"/>
          <w:lang w:val="en-US"/>
        </w:rPr>
        <w:t>S</w:t>
      </w:r>
      <w:r w:rsidRPr="00490409">
        <w:rPr>
          <w:rFonts w:ascii="Arial" w:hAnsi="Arial" w:cs="Arial"/>
          <w:sz w:val="32"/>
          <w:szCs w:val="32"/>
          <w:lang w:val="en-US"/>
        </w:rPr>
        <w:t xml:space="preserve">imulation Modeling </w:t>
      </w:r>
      <w:r w:rsidR="00490409">
        <w:rPr>
          <w:rFonts w:ascii="Arial" w:hAnsi="Arial" w:cs="Arial"/>
          <w:sz w:val="32"/>
          <w:szCs w:val="32"/>
          <w:lang w:val="en-US"/>
        </w:rPr>
        <w:t>A</w:t>
      </w:r>
      <w:r w:rsidRPr="00490409">
        <w:rPr>
          <w:rFonts w:ascii="Arial" w:hAnsi="Arial" w:cs="Arial"/>
          <w:sz w:val="32"/>
          <w:szCs w:val="32"/>
          <w:lang w:val="en-US"/>
        </w:rPr>
        <w:t>pproach</w:t>
      </w:r>
    </w:p>
    <w:p w14:paraId="34265492" w14:textId="1FF4AAF4" w:rsidR="002B4E4E" w:rsidRPr="002B4E4E" w:rsidRDefault="002B4E4E" w:rsidP="002B4E4E">
      <w:pPr>
        <w:tabs>
          <w:tab w:val="left" w:pos="3420"/>
          <w:tab w:val="center" w:pos="4536"/>
        </w:tabs>
        <w:spacing w:after="120"/>
        <w:rPr>
          <w:rFonts w:ascii="Arial" w:hAnsi="Arial" w:cs="Arial"/>
          <w:i/>
          <w:sz w:val="22"/>
          <w:szCs w:val="22"/>
          <w:lang w:val="en-GB" w:eastAsia="ko-KR"/>
        </w:rPr>
      </w:pPr>
      <w:r w:rsidRPr="002B4E4E">
        <w:rPr>
          <w:rFonts w:ascii="Arial" w:hAnsi="Arial" w:cs="Arial"/>
          <w:sz w:val="22"/>
          <w:szCs w:val="22"/>
          <w:lang w:val="en-GB" w:eastAsia="ko-KR"/>
        </w:rPr>
        <w:tab/>
      </w:r>
      <w:r w:rsidRPr="002B4E4E">
        <w:rPr>
          <w:rFonts w:ascii="Arial" w:hAnsi="Arial" w:cs="Arial"/>
          <w:sz w:val="22"/>
          <w:szCs w:val="22"/>
          <w:lang w:val="en-GB" w:eastAsia="ko-KR"/>
        </w:rPr>
        <w:tab/>
      </w:r>
      <w:r w:rsidRPr="002B4E4E">
        <w:rPr>
          <w:rFonts w:ascii="Arial" w:hAnsi="Arial" w:cs="Arial"/>
          <w:i/>
          <w:sz w:val="22"/>
          <w:szCs w:val="22"/>
          <w:lang w:val="en-GB" w:eastAsia="ko-KR"/>
        </w:rPr>
        <w:t xml:space="preserve">George </w:t>
      </w:r>
      <w:proofErr w:type="spellStart"/>
      <w:r w:rsidRPr="002B4E4E">
        <w:rPr>
          <w:rFonts w:ascii="Arial" w:hAnsi="Arial" w:cs="Arial"/>
          <w:i/>
          <w:sz w:val="22"/>
          <w:szCs w:val="22"/>
          <w:lang w:val="en-GB" w:eastAsia="ko-KR"/>
        </w:rPr>
        <w:t>Papachristos</w:t>
      </w:r>
      <w:proofErr w:type="spellEnd"/>
    </w:p>
    <w:p w14:paraId="3DF42B75" w14:textId="4414F54B" w:rsidR="002B4E4E" w:rsidRPr="002B4E4E" w:rsidRDefault="002B4E4E" w:rsidP="002B4E4E">
      <w:pPr>
        <w:spacing w:after="60"/>
        <w:jc w:val="center"/>
        <w:rPr>
          <w:rFonts w:ascii="Arial" w:hAnsi="Arial" w:cs="Arial"/>
          <w:i/>
          <w:sz w:val="20"/>
          <w:szCs w:val="20"/>
          <w:lang w:val="en-GB" w:eastAsia="ko-KR"/>
        </w:rPr>
      </w:pPr>
      <w:r w:rsidRPr="002B4E4E">
        <w:rPr>
          <w:rFonts w:ascii="Arial" w:hAnsi="Arial" w:cs="Arial"/>
          <w:i/>
          <w:sz w:val="20"/>
          <w:szCs w:val="20"/>
        </w:rPr>
        <w:t>UCL, Bartlett School of Environment, Energy and Resources, IEDE</w:t>
      </w:r>
    </w:p>
    <w:p w14:paraId="375F0ECC" w14:textId="3D872541" w:rsidR="002B4E4E" w:rsidRPr="002B4E4E" w:rsidRDefault="002B4E4E" w:rsidP="002B4E4E">
      <w:pPr>
        <w:spacing w:after="120"/>
        <w:jc w:val="center"/>
        <w:rPr>
          <w:rFonts w:ascii="Arial" w:hAnsi="Arial" w:cs="Arial"/>
          <w:i/>
          <w:sz w:val="22"/>
          <w:szCs w:val="22"/>
          <w:lang w:val="nl-NL" w:eastAsia="ko-KR"/>
        </w:rPr>
      </w:pPr>
      <w:r w:rsidRPr="002B4E4E">
        <w:rPr>
          <w:rFonts w:ascii="Arial" w:hAnsi="Arial" w:cs="Arial"/>
          <w:i/>
          <w:sz w:val="22"/>
          <w:szCs w:val="22"/>
          <w:lang w:val="nl-NL" w:eastAsia="ko-KR"/>
        </w:rPr>
        <w:t>Geerten van de Kaa</w:t>
      </w:r>
    </w:p>
    <w:p w14:paraId="7313250B" w14:textId="1E6FDFED" w:rsidR="002B4E4E" w:rsidRPr="005016C0" w:rsidRDefault="002B4E4E" w:rsidP="002B4E4E">
      <w:pPr>
        <w:spacing w:after="60"/>
        <w:jc w:val="center"/>
        <w:rPr>
          <w:rFonts w:ascii="Arial" w:hAnsi="Arial" w:cs="Arial"/>
          <w:i/>
          <w:sz w:val="20"/>
          <w:szCs w:val="20"/>
          <w:lang w:val="nl-NL" w:eastAsia="ko-KR"/>
        </w:rPr>
      </w:pPr>
      <w:r w:rsidRPr="005016C0">
        <w:rPr>
          <w:rFonts w:ascii="Arial" w:hAnsi="Arial" w:cs="Arial"/>
          <w:i/>
          <w:sz w:val="20"/>
          <w:szCs w:val="20"/>
          <w:lang w:val="nl-NL" w:eastAsia="ko-KR"/>
        </w:rPr>
        <w:t xml:space="preserve">Delft University of Technology, </w:t>
      </w:r>
      <w:proofErr w:type="spellStart"/>
      <w:r w:rsidRPr="005016C0">
        <w:rPr>
          <w:rFonts w:ascii="Arial" w:hAnsi="Arial" w:cs="Arial"/>
          <w:i/>
          <w:sz w:val="20"/>
          <w:szCs w:val="20"/>
          <w:lang w:val="nl-NL" w:eastAsia="ko-KR"/>
        </w:rPr>
        <w:t>Jaffalaan</w:t>
      </w:r>
      <w:proofErr w:type="spellEnd"/>
      <w:r w:rsidRPr="005016C0">
        <w:rPr>
          <w:rFonts w:ascii="Arial" w:hAnsi="Arial" w:cs="Arial"/>
          <w:i/>
          <w:sz w:val="20"/>
          <w:szCs w:val="20"/>
          <w:lang w:val="nl-NL" w:eastAsia="ko-KR"/>
        </w:rPr>
        <w:t xml:space="preserve"> 5, 2628 BX Delft</w:t>
      </w:r>
    </w:p>
    <w:p w14:paraId="4E1B25C3" w14:textId="77777777" w:rsidR="002B4E4E" w:rsidRPr="005016C0" w:rsidRDefault="002B4E4E" w:rsidP="002B4E4E">
      <w:pPr>
        <w:jc w:val="center"/>
        <w:rPr>
          <w:rFonts w:ascii="Arial" w:hAnsi="Arial" w:cs="Arial"/>
          <w:sz w:val="22"/>
          <w:szCs w:val="22"/>
          <w:lang w:val="nl-NL" w:eastAsia="ko-KR"/>
        </w:rPr>
      </w:pPr>
    </w:p>
    <w:p w14:paraId="02849A76" w14:textId="6DEFC7A2" w:rsidR="002B4E4E" w:rsidRPr="005016C0" w:rsidRDefault="00D71E79" w:rsidP="002B4E4E">
      <w:pPr>
        <w:jc w:val="center"/>
        <w:rPr>
          <w:rFonts w:ascii="Arial" w:hAnsi="Arial" w:cs="Arial"/>
          <w:sz w:val="20"/>
          <w:szCs w:val="20"/>
          <w:lang w:val="en-GB" w:eastAsia="ko-KR"/>
        </w:rPr>
      </w:pPr>
      <w:hyperlink r:id="rId9" w:history="1">
        <w:r w:rsidR="002B4E4E" w:rsidRPr="005016C0">
          <w:rPr>
            <w:rStyle w:val="Hyperlink"/>
            <w:rFonts w:ascii="Arial" w:hAnsi="Arial" w:cs="Arial"/>
            <w:sz w:val="20"/>
            <w:szCs w:val="20"/>
            <w:lang w:val="en-GB" w:eastAsia="ko-KR"/>
          </w:rPr>
          <w:t>g.vandekaa@tudelft.nl</w:t>
        </w:r>
      </w:hyperlink>
    </w:p>
    <w:p w14:paraId="44EE5B04" w14:textId="77777777" w:rsidR="002B4E4E" w:rsidRDefault="002B4E4E" w:rsidP="00490409">
      <w:pPr>
        <w:rPr>
          <w:lang w:val="en-GB" w:eastAsia="ko-KR"/>
        </w:rPr>
      </w:pPr>
    </w:p>
    <w:p w14:paraId="55302C75" w14:textId="77777777" w:rsidR="005016C0" w:rsidRDefault="005016C0" w:rsidP="00490409">
      <w:pPr>
        <w:rPr>
          <w:lang w:val="en-GB" w:eastAsia="ko-KR"/>
        </w:rPr>
      </w:pPr>
    </w:p>
    <w:p w14:paraId="22CA908F" w14:textId="3E96AC4C" w:rsidR="002B4E4E" w:rsidRPr="005016C0" w:rsidRDefault="005016C0" w:rsidP="005016C0">
      <w:pPr>
        <w:spacing w:before="360" w:after="120"/>
        <w:rPr>
          <w:b/>
          <w:sz w:val="28"/>
          <w:szCs w:val="28"/>
          <w:lang w:val="en-GB" w:eastAsia="ko-KR"/>
        </w:rPr>
      </w:pPr>
      <w:r w:rsidRPr="005016C0">
        <w:rPr>
          <w:b/>
          <w:sz w:val="28"/>
          <w:szCs w:val="28"/>
          <w:lang w:val="en-GB" w:eastAsia="ko-KR"/>
        </w:rPr>
        <w:t>A</w:t>
      </w:r>
      <w:r w:rsidR="002B4E4E" w:rsidRPr="005016C0">
        <w:rPr>
          <w:b/>
          <w:sz w:val="28"/>
          <w:szCs w:val="28"/>
          <w:lang w:val="en-GB" w:eastAsia="ko-KR"/>
        </w:rPr>
        <w:t>bstract</w:t>
      </w:r>
    </w:p>
    <w:p w14:paraId="4E8F2EA9" w14:textId="7ECFAA21" w:rsidR="00FC76E0" w:rsidRPr="005016C0" w:rsidRDefault="00CA763F" w:rsidP="005016C0">
      <w:pPr>
        <w:spacing w:line="480" w:lineRule="auto"/>
        <w:ind w:left="851" w:right="851"/>
        <w:jc w:val="both"/>
        <w:rPr>
          <w:i/>
          <w:sz w:val="22"/>
          <w:szCs w:val="22"/>
        </w:rPr>
      </w:pPr>
      <w:r w:rsidRPr="005016C0">
        <w:rPr>
          <w:i/>
          <w:sz w:val="22"/>
          <w:szCs w:val="22"/>
        </w:rPr>
        <w:t xml:space="preserve">Standardization literature focuses on both committee-based standardization </w:t>
      </w:r>
      <w:r w:rsidR="007934F7" w:rsidRPr="005016C0">
        <w:rPr>
          <w:i/>
          <w:sz w:val="22"/>
          <w:szCs w:val="22"/>
        </w:rPr>
        <w:fldChar w:fldCharType="begin">
          <w:fldData xml:space="preserve">PEVuZE5vdGU+PENpdGU+PEF1dGhvcj5WYW4gZGUgS2FhPC9BdXRob3I+PFllYXI+MjAxNTwvWWVh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</w:fldData>
        </w:fldChar>
      </w:r>
      <w:r w:rsidR="0011196A">
        <w:rPr>
          <w:i/>
          <w:sz w:val="22"/>
          <w:szCs w:val="22"/>
        </w:rPr>
        <w:instrText xml:space="preserve"> ADDIN EN.CITE </w:instrText>
      </w:r>
      <w:r w:rsidR="0011196A">
        <w:rPr>
          <w:i/>
          <w:sz w:val="22"/>
          <w:szCs w:val="22"/>
        </w:rPr>
        <w:fldChar w:fldCharType="begin">
          <w:fldData xml:space="preserve">PEVuZE5vdGU+PENpdGU+PEF1dGhvcj5WYW4gZGUgS2FhPC9BdXRob3I+PFllYXI+MjAxNTwvWWVh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</w:fldData>
        </w:fldChar>
      </w:r>
      <w:r w:rsidR="0011196A">
        <w:rPr>
          <w:i/>
          <w:sz w:val="22"/>
          <w:szCs w:val="22"/>
        </w:rPr>
        <w:instrText xml:space="preserve"> ADDIN EN.CITE.DATA </w:instrText>
      </w:r>
      <w:r w:rsidR="0011196A">
        <w:rPr>
          <w:i/>
          <w:sz w:val="22"/>
          <w:szCs w:val="22"/>
        </w:rPr>
      </w:r>
      <w:r w:rsidR="0011196A">
        <w:rPr>
          <w:i/>
          <w:sz w:val="22"/>
          <w:szCs w:val="22"/>
        </w:rPr>
        <w:fldChar w:fldCharType="end"/>
      </w:r>
      <w:r w:rsidR="007934F7" w:rsidRPr="005016C0">
        <w:rPr>
          <w:i/>
          <w:sz w:val="22"/>
          <w:szCs w:val="22"/>
        </w:rPr>
        <w:fldChar w:fldCharType="separate"/>
      </w:r>
      <w:r w:rsidR="0011196A">
        <w:rPr>
          <w:i/>
          <w:noProof/>
          <w:sz w:val="22"/>
          <w:szCs w:val="22"/>
        </w:rPr>
        <w:t>(</w:t>
      </w:r>
      <w:hyperlink w:anchor="_ENREF_1" w:tooltip="Bekkers, 2011 #818" w:history="1">
        <w:r w:rsidR="0011196A">
          <w:rPr>
            <w:i/>
            <w:noProof/>
            <w:sz w:val="22"/>
            <w:szCs w:val="22"/>
          </w:rPr>
          <w:t>R. Bekkers, Bongard, &amp; Nuvolari, 2011</w:t>
        </w:r>
      </w:hyperlink>
      <w:r w:rsidR="0011196A">
        <w:rPr>
          <w:i/>
          <w:noProof/>
          <w:sz w:val="22"/>
          <w:szCs w:val="22"/>
        </w:rPr>
        <w:t xml:space="preserve">; </w:t>
      </w:r>
      <w:hyperlink w:anchor="_ENREF_3" w:tooltip="De Vries, 1999 #259" w:history="1">
        <w:r w:rsidR="0011196A">
          <w:rPr>
            <w:i/>
            <w:noProof/>
            <w:sz w:val="22"/>
            <w:szCs w:val="22"/>
          </w:rPr>
          <w:t>De Vries, 1999</w:t>
        </w:r>
      </w:hyperlink>
      <w:r w:rsidR="0011196A">
        <w:rPr>
          <w:i/>
          <w:noProof/>
          <w:sz w:val="22"/>
          <w:szCs w:val="22"/>
        </w:rPr>
        <w:t xml:space="preserve">; </w:t>
      </w:r>
      <w:hyperlink w:anchor="_ENREF_12" w:tooltip="Van de Kaa, 2015 #1000" w:history="1">
        <w:r w:rsidR="0011196A">
          <w:rPr>
            <w:i/>
            <w:noProof/>
            <w:sz w:val="22"/>
            <w:szCs w:val="22"/>
          </w:rPr>
          <w:t>G. Van de Kaa &amp; De Bruijn, 2015</w:t>
        </w:r>
      </w:hyperlink>
      <w:r w:rsidR="0011196A">
        <w:rPr>
          <w:i/>
          <w:noProof/>
          <w:sz w:val="22"/>
          <w:szCs w:val="22"/>
        </w:rPr>
        <w:t>)</w:t>
      </w:r>
      <w:r w:rsidR="007934F7" w:rsidRPr="005016C0">
        <w:rPr>
          <w:i/>
          <w:sz w:val="22"/>
          <w:szCs w:val="22"/>
        </w:rPr>
        <w:fldChar w:fldCharType="end"/>
      </w:r>
      <w:r w:rsidR="007934F7" w:rsidRPr="005016C0">
        <w:rPr>
          <w:i/>
          <w:sz w:val="22"/>
          <w:szCs w:val="22"/>
        </w:rPr>
        <w:t xml:space="preserve"> </w:t>
      </w:r>
      <w:r w:rsidRPr="005016C0">
        <w:rPr>
          <w:i/>
          <w:sz w:val="22"/>
          <w:szCs w:val="22"/>
        </w:rPr>
        <w:t>and market-based standardization</w:t>
      </w:r>
      <w:r w:rsidR="007934F7" w:rsidRPr="005016C0">
        <w:rPr>
          <w:i/>
          <w:sz w:val="22"/>
          <w:szCs w:val="22"/>
        </w:rPr>
        <w:t xml:space="preserve"> </w:t>
      </w:r>
      <w:r w:rsidR="007934F7" w:rsidRPr="005016C0">
        <w:rPr>
          <w:i/>
          <w:sz w:val="22"/>
          <w:szCs w:val="22"/>
        </w:rPr>
        <w:fldChar w:fldCharType="begin">
          <w:fldData xml:space="preserve">PEVuZE5vdGU+PENpdGU+PEF1dGhvcj5EZW4gSGFydGlnaDwvQXV0aG9yPjxZZWFyPjIwMTY8L1ll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</w:fldData>
        </w:fldChar>
      </w:r>
      <w:r w:rsidR="0011196A">
        <w:rPr>
          <w:i/>
          <w:sz w:val="22"/>
          <w:szCs w:val="22"/>
        </w:rPr>
        <w:instrText xml:space="preserve"> ADDIN EN.CITE </w:instrText>
      </w:r>
      <w:r w:rsidR="0011196A">
        <w:rPr>
          <w:i/>
          <w:sz w:val="22"/>
          <w:szCs w:val="22"/>
        </w:rPr>
        <w:fldChar w:fldCharType="begin">
          <w:fldData xml:space="preserve">PEVuZE5vdGU+PENpdGU+PEF1dGhvcj5EZW4gSGFydGlnaDwvQXV0aG9yPjxZZWFyPjIwMTY8L1ll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</w:fldData>
        </w:fldChar>
      </w:r>
      <w:r w:rsidR="0011196A">
        <w:rPr>
          <w:i/>
          <w:sz w:val="22"/>
          <w:szCs w:val="22"/>
        </w:rPr>
        <w:instrText xml:space="preserve"> ADDIN EN.CITE.DATA </w:instrText>
      </w:r>
      <w:r w:rsidR="0011196A">
        <w:rPr>
          <w:i/>
          <w:sz w:val="22"/>
          <w:szCs w:val="22"/>
        </w:rPr>
      </w:r>
      <w:r w:rsidR="0011196A">
        <w:rPr>
          <w:i/>
          <w:sz w:val="22"/>
          <w:szCs w:val="22"/>
        </w:rPr>
        <w:fldChar w:fldCharType="end"/>
      </w:r>
      <w:r w:rsidR="007934F7" w:rsidRPr="005016C0">
        <w:rPr>
          <w:i/>
          <w:sz w:val="22"/>
          <w:szCs w:val="22"/>
        </w:rPr>
        <w:fldChar w:fldCharType="separate"/>
      </w:r>
      <w:r w:rsidR="0011196A">
        <w:rPr>
          <w:i/>
          <w:noProof/>
          <w:sz w:val="22"/>
          <w:szCs w:val="22"/>
        </w:rPr>
        <w:t>(</w:t>
      </w:r>
      <w:hyperlink w:anchor="_ENREF_2" w:tooltip="Bekkers, 2002 #21" w:history="1">
        <w:r w:rsidR="0011196A">
          <w:rPr>
            <w:i/>
            <w:noProof/>
            <w:sz w:val="22"/>
            <w:szCs w:val="22"/>
          </w:rPr>
          <w:t>Rudi Bekkers, Duysters, &amp; Verspagen, 2002</w:t>
        </w:r>
      </w:hyperlink>
      <w:r w:rsidR="0011196A">
        <w:rPr>
          <w:i/>
          <w:noProof/>
          <w:sz w:val="22"/>
          <w:szCs w:val="22"/>
        </w:rPr>
        <w:t xml:space="preserve">; </w:t>
      </w:r>
      <w:hyperlink w:anchor="_ENREF_4" w:tooltip="Den Hartigh, 2016 #1242" w:history="1">
        <w:r w:rsidR="0011196A">
          <w:rPr>
            <w:i/>
            <w:noProof/>
            <w:sz w:val="22"/>
            <w:szCs w:val="22"/>
          </w:rPr>
          <w:t>Den Hartigh, Ortt, Van de Kaa, &amp; Stolwijk, 2016</w:t>
        </w:r>
      </w:hyperlink>
      <w:r w:rsidR="0011196A">
        <w:rPr>
          <w:i/>
          <w:noProof/>
          <w:sz w:val="22"/>
          <w:szCs w:val="22"/>
        </w:rPr>
        <w:t xml:space="preserve">; </w:t>
      </w:r>
      <w:hyperlink w:anchor="_ENREF_5" w:tooltip="Gallagher, 2012 #805" w:history="1">
        <w:r w:rsidR="0011196A">
          <w:rPr>
            <w:i/>
            <w:noProof/>
            <w:sz w:val="22"/>
            <w:szCs w:val="22"/>
          </w:rPr>
          <w:t>Gallagher, 2012</w:t>
        </w:r>
      </w:hyperlink>
      <w:r w:rsidR="0011196A">
        <w:rPr>
          <w:i/>
          <w:noProof/>
          <w:sz w:val="22"/>
          <w:szCs w:val="22"/>
        </w:rPr>
        <w:t xml:space="preserve">; </w:t>
      </w:r>
      <w:hyperlink w:anchor="_ENREF_6" w:tooltip="Gallagher, 2002 #89" w:history="1">
        <w:r w:rsidR="0011196A">
          <w:rPr>
            <w:i/>
            <w:noProof/>
            <w:sz w:val="22"/>
            <w:szCs w:val="22"/>
          </w:rPr>
          <w:t>Gallagher &amp; Park, 2002</w:t>
        </w:r>
      </w:hyperlink>
      <w:r w:rsidR="0011196A">
        <w:rPr>
          <w:i/>
          <w:noProof/>
          <w:sz w:val="22"/>
          <w:szCs w:val="22"/>
        </w:rPr>
        <w:t xml:space="preserve">; </w:t>
      </w:r>
      <w:hyperlink w:anchor="_ENREF_7" w:tooltip="Hill, 1997 #112" w:history="1">
        <w:r w:rsidR="0011196A">
          <w:rPr>
            <w:i/>
            <w:noProof/>
            <w:sz w:val="22"/>
            <w:szCs w:val="22"/>
          </w:rPr>
          <w:t>Hill, 1997</w:t>
        </w:r>
      </w:hyperlink>
      <w:r w:rsidR="0011196A">
        <w:rPr>
          <w:i/>
          <w:noProof/>
          <w:sz w:val="22"/>
          <w:szCs w:val="22"/>
        </w:rPr>
        <w:t xml:space="preserve">; </w:t>
      </w:r>
      <w:hyperlink w:anchor="_ENREF_10" w:tooltip="Suarez, 2004 #217" w:history="1">
        <w:r w:rsidR="0011196A">
          <w:rPr>
            <w:i/>
            <w:noProof/>
            <w:sz w:val="22"/>
            <w:szCs w:val="22"/>
          </w:rPr>
          <w:t>Suarez, 2004</w:t>
        </w:r>
      </w:hyperlink>
      <w:r w:rsidR="0011196A">
        <w:rPr>
          <w:i/>
          <w:noProof/>
          <w:sz w:val="22"/>
          <w:szCs w:val="22"/>
        </w:rPr>
        <w:t xml:space="preserve">; </w:t>
      </w:r>
      <w:hyperlink w:anchor="_ENREF_13" w:tooltip="Van de Kaa, 2014 #1151" w:history="1">
        <w:r w:rsidR="0011196A">
          <w:rPr>
            <w:i/>
            <w:noProof/>
            <w:sz w:val="22"/>
            <w:szCs w:val="22"/>
          </w:rPr>
          <w:t>G. Van de Kaa, De Vries, &amp; Rezaei, 2014</w:t>
        </w:r>
      </w:hyperlink>
      <w:r w:rsidR="0011196A">
        <w:rPr>
          <w:i/>
          <w:noProof/>
          <w:sz w:val="22"/>
          <w:szCs w:val="22"/>
        </w:rPr>
        <w:t xml:space="preserve">; </w:t>
      </w:r>
      <w:hyperlink w:anchor="_ENREF_15" w:tooltip="Van de Kaa, 2019 #1433" w:history="1">
        <w:r w:rsidR="0011196A">
          <w:rPr>
            <w:i/>
            <w:noProof/>
            <w:sz w:val="22"/>
            <w:szCs w:val="22"/>
          </w:rPr>
          <w:t>G. Van de Kaa, Fens, &amp; Rezaei, 2019</w:t>
        </w:r>
      </w:hyperlink>
      <w:r w:rsidR="0011196A">
        <w:rPr>
          <w:i/>
          <w:noProof/>
          <w:sz w:val="22"/>
          <w:szCs w:val="22"/>
        </w:rPr>
        <w:t xml:space="preserve">; </w:t>
      </w:r>
      <w:hyperlink w:anchor="_ENREF_16" w:tooltip="Van de Kaa, 2018 #1473" w:history="1">
        <w:r w:rsidR="0011196A">
          <w:rPr>
            <w:i/>
            <w:noProof/>
            <w:sz w:val="22"/>
            <w:szCs w:val="22"/>
          </w:rPr>
          <w:t>G. Van de Kaa, Janssen, &amp; Rezaei, 2018</w:t>
        </w:r>
      </w:hyperlink>
      <w:r w:rsidR="0011196A">
        <w:rPr>
          <w:i/>
          <w:noProof/>
          <w:sz w:val="22"/>
          <w:szCs w:val="22"/>
        </w:rPr>
        <w:t xml:space="preserve">; </w:t>
      </w:r>
      <w:hyperlink w:anchor="_ENREF_17" w:tooltip="Van de Kaa, 2017 #1395" w:history="1">
        <w:r w:rsidR="0011196A">
          <w:rPr>
            <w:i/>
            <w:noProof/>
            <w:sz w:val="22"/>
            <w:szCs w:val="22"/>
          </w:rPr>
          <w:t>Geerten Van de Kaa, Scholten, Rezaei, &amp; Milchram, 2017</w:t>
        </w:r>
      </w:hyperlink>
      <w:r w:rsidR="0011196A">
        <w:rPr>
          <w:i/>
          <w:noProof/>
          <w:sz w:val="22"/>
          <w:szCs w:val="22"/>
        </w:rPr>
        <w:t>)</w:t>
      </w:r>
      <w:r w:rsidR="007934F7" w:rsidRPr="005016C0">
        <w:rPr>
          <w:i/>
          <w:sz w:val="22"/>
          <w:szCs w:val="22"/>
        </w:rPr>
        <w:fldChar w:fldCharType="end"/>
      </w:r>
      <w:r w:rsidRPr="005016C0">
        <w:rPr>
          <w:i/>
          <w:sz w:val="22"/>
          <w:szCs w:val="22"/>
        </w:rPr>
        <w:t>. This paper focuses on the latter</w:t>
      </w:r>
      <w:r w:rsidR="007934F7" w:rsidRPr="005016C0">
        <w:rPr>
          <w:i/>
          <w:sz w:val="22"/>
          <w:szCs w:val="22"/>
        </w:rPr>
        <w:t xml:space="preserve"> and</w:t>
      </w:r>
      <w:r w:rsidR="00FC76E0" w:rsidRPr="005016C0">
        <w:rPr>
          <w:i/>
          <w:sz w:val="22"/>
          <w:szCs w:val="22"/>
        </w:rPr>
        <w:t xml:space="preserve"> develops a simulation model of </w:t>
      </w:r>
      <w:r w:rsidR="00BF3761" w:rsidRPr="005016C0">
        <w:rPr>
          <w:i/>
          <w:sz w:val="22"/>
          <w:szCs w:val="22"/>
        </w:rPr>
        <w:t>standard</w:t>
      </w:r>
      <w:r w:rsidR="00FC76E0" w:rsidRPr="005016C0">
        <w:rPr>
          <w:i/>
          <w:sz w:val="22"/>
          <w:szCs w:val="22"/>
        </w:rPr>
        <w:t xml:space="preserve"> competition dynamics drawing on existing theory and four published cases</w:t>
      </w:r>
      <w:r w:rsidR="00615905" w:rsidRPr="005016C0">
        <w:rPr>
          <w:i/>
          <w:sz w:val="22"/>
          <w:szCs w:val="22"/>
        </w:rPr>
        <w:t xml:space="preserve"> </w:t>
      </w:r>
      <w:r w:rsidR="00615905" w:rsidRPr="005016C0">
        <w:rPr>
          <w:i/>
          <w:sz w:val="22"/>
          <w:szCs w:val="22"/>
          <w:lang w:val="en-GB"/>
        </w:rPr>
        <w:fldChar w:fldCharType="begin">
          <w:fldData xml:space="preserve">PEVuZE5vdGU+PENpdGU+PEF1dGhvcj5WYW4gZGUgS2FhPC9BdXRob3I+PFllYXI+MjAwOTwvWWVh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==
</w:fldData>
        </w:fldChar>
      </w:r>
      <w:r w:rsidR="0011196A">
        <w:rPr>
          <w:i/>
          <w:sz w:val="22"/>
          <w:szCs w:val="22"/>
          <w:lang w:val="en-GB"/>
        </w:rPr>
        <w:instrText xml:space="preserve"> ADDIN EN.CITE </w:instrText>
      </w:r>
      <w:r w:rsidR="0011196A">
        <w:rPr>
          <w:i/>
          <w:sz w:val="22"/>
          <w:szCs w:val="22"/>
          <w:lang w:val="en-GB"/>
        </w:rPr>
        <w:fldChar w:fldCharType="begin">
          <w:fldData xml:space="preserve">PEVuZE5vdGU+PENpdGU+PEF1dGhvcj5WYW4gZGUgS2FhPC9BdXRob3I+PFllYXI+MjAwOTwvWWVh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==
</w:fldData>
        </w:fldChar>
      </w:r>
      <w:r w:rsidR="0011196A">
        <w:rPr>
          <w:i/>
          <w:sz w:val="22"/>
          <w:szCs w:val="22"/>
          <w:lang w:val="en-GB"/>
        </w:rPr>
        <w:instrText xml:space="preserve"> ADDIN EN.CITE.DATA </w:instrText>
      </w:r>
      <w:r w:rsidR="0011196A">
        <w:rPr>
          <w:i/>
          <w:sz w:val="22"/>
          <w:szCs w:val="22"/>
          <w:lang w:val="en-GB"/>
        </w:rPr>
      </w:r>
      <w:r w:rsidR="0011196A">
        <w:rPr>
          <w:i/>
          <w:sz w:val="22"/>
          <w:szCs w:val="22"/>
          <w:lang w:val="en-GB"/>
        </w:rPr>
        <w:fldChar w:fldCharType="end"/>
      </w:r>
      <w:r w:rsidR="00615905" w:rsidRPr="005016C0">
        <w:rPr>
          <w:i/>
          <w:sz w:val="22"/>
          <w:szCs w:val="22"/>
          <w:lang w:val="en-GB"/>
        </w:rPr>
        <w:fldChar w:fldCharType="separate"/>
      </w:r>
      <w:r w:rsidR="0011196A">
        <w:rPr>
          <w:i/>
          <w:noProof/>
          <w:sz w:val="22"/>
          <w:szCs w:val="22"/>
          <w:lang w:val="en-GB"/>
        </w:rPr>
        <w:t>(</w:t>
      </w:r>
      <w:hyperlink w:anchor="_ENREF_5" w:tooltip="Gallagher, 2012 #805" w:history="1">
        <w:r w:rsidR="0011196A">
          <w:rPr>
            <w:i/>
            <w:noProof/>
            <w:sz w:val="22"/>
            <w:szCs w:val="22"/>
            <w:lang w:val="en-GB"/>
          </w:rPr>
          <w:t>Gallagher, 2012</w:t>
        </w:r>
      </w:hyperlink>
      <w:r w:rsidR="0011196A">
        <w:rPr>
          <w:i/>
          <w:noProof/>
          <w:sz w:val="22"/>
          <w:szCs w:val="22"/>
          <w:lang w:val="en-GB"/>
        </w:rPr>
        <w:t xml:space="preserve">; </w:t>
      </w:r>
      <w:hyperlink w:anchor="_ENREF_6" w:tooltip="Gallagher, 2002 #89" w:history="1">
        <w:r w:rsidR="0011196A">
          <w:rPr>
            <w:i/>
            <w:noProof/>
            <w:sz w:val="22"/>
            <w:szCs w:val="22"/>
            <w:lang w:val="en-GB"/>
          </w:rPr>
          <w:t>Gallagher &amp; Park, 2002</w:t>
        </w:r>
      </w:hyperlink>
      <w:r w:rsidR="0011196A">
        <w:rPr>
          <w:i/>
          <w:noProof/>
          <w:sz w:val="22"/>
          <w:szCs w:val="22"/>
          <w:lang w:val="en-GB"/>
        </w:rPr>
        <w:t xml:space="preserve">; </w:t>
      </w:r>
      <w:hyperlink w:anchor="_ENREF_8" w:tooltip="Schilling, 1999 #198" w:history="1">
        <w:r w:rsidR="0011196A">
          <w:rPr>
            <w:i/>
            <w:noProof/>
            <w:sz w:val="22"/>
            <w:szCs w:val="22"/>
            <w:lang w:val="en-GB"/>
          </w:rPr>
          <w:t>M. A. Schilling, 1999</w:t>
        </w:r>
      </w:hyperlink>
      <w:r w:rsidR="0011196A">
        <w:rPr>
          <w:i/>
          <w:noProof/>
          <w:sz w:val="22"/>
          <w:szCs w:val="22"/>
          <w:lang w:val="en-GB"/>
        </w:rPr>
        <w:t xml:space="preserve">; </w:t>
      </w:r>
      <w:hyperlink w:anchor="_ENREF_9" w:tooltip="Schilling, 2003 #343" w:history="1">
        <w:r w:rsidR="0011196A">
          <w:rPr>
            <w:i/>
            <w:noProof/>
            <w:sz w:val="22"/>
            <w:szCs w:val="22"/>
            <w:lang w:val="en-GB"/>
          </w:rPr>
          <w:t>M.A. Schilling, 2003</w:t>
        </w:r>
      </w:hyperlink>
      <w:r w:rsidR="0011196A">
        <w:rPr>
          <w:i/>
          <w:noProof/>
          <w:sz w:val="22"/>
          <w:szCs w:val="22"/>
          <w:lang w:val="en-GB"/>
        </w:rPr>
        <w:t xml:space="preserve">; </w:t>
      </w:r>
      <w:hyperlink w:anchor="_ENREF_11" w:tooltip="Van de Kaa, 2009 #647" w:history="1">
        <w:r w:rsidR="0011196A">
          <w:rPr>
            <w:i/>
            <w:noProof/>
            <w:sz w:val="22"/>
            <w:szCs w:val="22"/>
            <w:lang w:val="en-GB"/>
          </w:rPr>
          <w:t>G. Van de Kaa, 2009</w:t>
        </w:r>
      </w:hyperlink>
      <w:r w:rsidR="0011196A">
        <w:rPr>
          <w:i/>
          <w:noProof/>
          <w:sz w:val="22"/>
          <w:szCs w:val="22"/>
          <w:lang w:val="en-GB"/>
        </w:rPr>
        <w:t xml:space="preserve">; </w:t>
      </w:r>
      <w:hyperlink w:anchor="_ENREF_14" w:tooltip="Van de Kaa, 2007 #1307" w:history="1">
        <w:r w:rsidR="0011196A">
          <w:rPr>
            <w:i/>
            <w:noProof/>
            <w:sz w:val="22"/>
            <w:szCs w:val="22"/>
            <w:lang w:val="en-GB"/>
          </w:rPr>
          <w:t>G. Van de Kaa, De Vries, Van Heck, &amp; Van den Ende, 2007</w:t>
        </w:r>
      </w:hyperlink>
      <w:r w:rsidR="0011196A">
        <w:rPr>
          <w:i/>
          <w:noProof/>
          <w:sz w:val="22"/>
          <w:szCs w:val="22"/>
          <w:lang w:val="en-GB"/>
        </w:rPr>
        <w:t>)</w:t>
      </w:r>
      <w:r w:rsidR="00615905" w:rsidRPr="005016C0">
        <w:rPr>
          <w:i/>
          <w:sz w:val="22"/>
          <w:szCs w:val="22"/>
          <w:lang w:val="en-GB"/>
        </w:rPr>
        <w:fldChar w:fldCharType="end"/>
      </w:r>
      <w:r w:rsidR="00FC76E0" w:rsidRPr="005016C0">
        <w:rPr>
          <w:i/>
          <w:sz w:val="22"/>
          <w:szCs w:val="22"/>
        </w:rPr>
        <w:t xml:space="preserve">. The model represents the interplay of strategy levers that firms can use to gain an advantage in </w:t>
      </w:r>
      <w:r w:rsidR="00BF3761" w:rsidRPr="005016C0">
        <w:rPr>
          <w:i/>
          <w:sz w:val="22"/>
          <w:szCs w:val="22"/>
        </w:rPr>
        <w:t>standard</w:t>
      </w:r>
      <w:r w:rsidR="00FC76E0" w:rsidRPr="005016C0">
        <w:rPr>
          <w:i/>
          <w:sz w:val="22"/>
          <w:szCs w:val="22"/>
        </w:rPr>
        <w:t xml:space="preserve"> competition. Results agree with the published cases and show that the competition outcome arises from the systemic effect of all the factors identified in the original studies. The model also provides the opportunity of running “what if” simulations to explore whether competition outcomes could have been different and </w:t>
      </w:r>
      <w:r w:rsidR="00BF3761" w:rsidRPr="005016C0">
        <w:rPr>
          <w:i/>
          <w:sz w:val="22"/>
          <w:szCs w:val="22"/>
        </w:rPr>
        <w:t>standard</w:t>
      </w:r>
      <w:r w:rsidR="00FC76E0" w:rsidRPr="005016C0">
        <w:rPr>
          <w:i/>
          <w:sz w:val="22"/>
          <w:szCs w:val="22"/>
        </w:rPr>
        <w:t xml:space="preserve">s could keep their First Mover Advantage, or reverse that of their competitors. </w:t>
      </w:r>
      <w:r w:rsidR="00615905" w:rsidRPr="005016C0">
        <w:rPr>
          <w:i/>
          <w:sz w:val="22"/>
          <w:szCs w:val="22"/>
        </w:rPr>
        <w:t xml:space="preserve">The paper contributes to the literature on market-based standardization by </w:t>
      </w:r>
      <w:r w:rsidR="00FC76E0" w:rsidRPr="005016C0">
        <w:rPr>
          <w:i/>
          <w:sz w:val="22"/>
          <w:szCs w:val="22"/>
        </w:rPr>
        <w:t>provid</w:t>
      </w:r>
      <w:r w:rsidR="00615905" w:rsidRPr="005016C0">
        <w:rPr>
          <w:i/>
          <w:sz w:val="22"/>
          <w:szCs w:val="22"/>
        </w:rPr>
        <w:t>ing</w:t>
      </w:r>
      <w:r w:rsidR="00FC76E0" w:rsidRPr="005016C0">
        <w:rPr>
          <w:i/>
          <w:sz w:val="22"/>
          <w:szCs w:val="22"/>
        </w:rPr>
        <w:t xml:space="preserve"> a basis for further theoretical and empirical </w:t>
      </w:r>
      <w:r w:rsidR="00FC76E0" w:rsidRPr="005016C0">
        <w:rPr>
          <w:i/>
          <w:sz w:val="22"/>
          <w:szCs w:val="22"/>
        </w:rPr>
        <w:lastRenderedPageBreak/>
        <w:t xml:space="preserve">work on strategic aspects of </w:t>
      </w:r>
      <w:r w:rsidR="00BF3761" w:rsidRPr="005016C0">
        <w:rPr>
          <w:i/>
          <w:sz w:val="22"/>
          <w:szCs w:val="22"/>
        </w:rPr>
        <w:t>standard</w:t>
      </w:r>
      <w:r w:rsidR="00FC76E0" w:rsidRPr="005016C0">
        <w:rPr>
          <w:i/>
          <w:sz w:val="22"/>
          <w:szCs w:val="22"/>
        </w:rPr>
        <w:t xml:space="preserve"> competition in the respective industries of the cases. </w:t>
      </w:r>
    </w:p>
    <w:p w14:paraId="7DFD22A9" w14:textId="60313C8C" w:rsidR="00FC76E0" w:rsidRPr="005016C0" w:rsidRDefault="00FC76E0" w:rsidP="005016C0">
      <w:pPr>
        <w:spacing w:line="480" w:lineRule="auto"/>
        <w:ind w:left="851" w:right="851"/>
        <w:jc w:val="both"/>
        <w:rPr>
          <w:i/>
          <w:sz w:val="22"/>
          <w:szCs w:val="22"/>
        </w:rPr>
      </w:pPr>
      <w:r w:rsidRPr="005016C0">
        <w:rPr>
          <w:b/>
          <w:i/>
          <w:sz w:val="22"/>
          <w:szCs w:val="22"/>
        </w:rPr>
        <w:t>Keywords</w:t>
      </w:r>
      <w:r w:rsidRPr="005016C0">
        <w:rPr>
          <w:i/>
          <w:sz w:val="22"/>
          <w:szCs w:val="22"/>
        </w:rPr>
        <w:t xml:space="preserve">: </w:t>
      </w:r>
      <w:r w:rsidR="00BF3761" w:rsidRPr="005016C0">
        <w:rPr>
          <w:i/>
          <w:sz w:val="22"/>
          <w:szCs w:val="22"/>
        </w:rPr>
        <w:t>standard</w:t>
      </w:r>
      <w:r w:rsidRPr="005016C0">
        <w:rPr>
          <w:i/>
          <w:sz w:val="22"/>
          <w:szCs w:val="22"/>
        </w:rPr>
        <w:t xml:space="preserve">s, competition, FMA, system dynamics, </w:t>
      </w:r>
      <w:proofErr w:type="spellStart"/>
      <w:r w:rsidRPr="005016C0">
        <w:rPr>
          <w:i/>
          <w:sz w:val="22"/>
          <w:szCs w:val="22"/>
        </w:rPr>
        <w:t>retroduction</w:t>
      </w:r>
      <w:proofErr w:type="spellEnd"/>
    </w:p>
    <w:bookmarkEnd w:id="0"/>
    <w:p w14:paraId="0EBE30B0" w14:textId="741DE57B" w:rsidR="00615905" w:rsidRPr="0011196A" w:rsidRDefault="005016C0" w:rsidP="007502F0">
      <w:pPr>
        <w:spacing w:before="360" w:after="120"/>
        <w:rPr>
          <w:b/>
          <w:sz w:val="28"/>
          <w:szCs w:val="28"/>
          <w:lang w:val="en-GB"/>
        </w:rPr>
      </w:pPr>
      <w:r w:rsidRPr="0011196A">
        <w:rPr>
          <w:b/>
          <w:sz w:val="28"/>
          <w:szCs w:val="28"/>
          <w:lang w:val="en-GB"/>
        </w:rPr>
        <w:t xml:space="preserve">References </w:t>
      </w:r>
    </w:p>
    <w:p w14:paraId="268DC7CD" w14:textId="77777777" w:rsidR="0011196A" w:rsidRPr="0011196A" w:rsidRDefault="00615905" w:rsidP="0011196A">
      <w:pPr>
        <w:pStyle w:val="EndNoteBibliography"/>
        <w:ind w:left="720" w:hanging="720"/>
      </w:pPr>
      <w:r w:rsidRPr="0011196A">
        <w:rPr>
          <w:rFonts w:ascii="Arial" w:hAnsi="Arial" w:cs="Arial"/>
        </w:rPr>
        <w:fldChar w:fldCharType="begin"/>
      </w:r>
      <w:r w:rsidRPr="0011196A">
        <w:rPr>
          <w:rFonts w:ascii="Arial" w:hAnsi="Arial" w:cs="Arial"/>
        </w:rPr>
        <w:instrText xml:space="preserve"> ADDIN EN.REFLIST </w:instrText>
      </w:r>
      <w:r w:rsidRPr="0011196A">
        <w:rPr>
          <w:rFonts w:ascii="Arial" w:hAnsi="Arial" w:cs="Arial"/>
        </w:rPr>
        <w:fldChar w:fldCharType="separate"/>
      </w:r>
      <w:bookmarkStart w:id="1" w:name="_ENREF_1"/>
      <w:r w:rsidR="0011196A" w:rsidRPr="0011196A">
        <w:t>Bekkers, R., Bongard, R.</w:t>
      </w:r>
      <w:bookmarkStart w:id="2" w:name="_GoBack"/>
      <w:bookmarkEnd w:id="2"/>
      <w:r w:rsidR="0011196A" w:rsidRPr="0011196A">
        <w:t xml:space="preserve">, &amp; Nuvolari, A. (2011). An empirical study on the determinants of essential patent claims in compatibility standards. </w:t>
      </w:r>
      <w:r w:rsidR="0011196A" w:rsidRPr="0011196A">
        <w:rPr>
          <w:i/>
        </w:rPr>
        <w:t>Research Policy, 40</w:t>
      </w:r>
      <w:r w:rsidR="0011196A" w:rsidRPr="0011196A">
        <w:t xml:space="preserve">(7), 1001-1015. </w:t>
      </w:r>
      <w:bookmarkEnd w:id="1"/>
    </w:p>
    <w:p w14:paraId="03F176E1" w14:textId="75B63860" w:rsidR="0011196A" w:rsidRPr="0011196A" w:rsidRDefault="0011196A" w:rsidP="0011196A">
      <w:pPr>
        <w:pStyle w:val="EndNoteBibliography"/>
        <w:ind w:left="720" w:hanging="720"/>
      </w:pPr>
      <w:bookmarkStart w:id="3" w:name="_ENREF_2"/>
      <w:r w:rsidRPr="0011196A">
        <w:t xml:space="preserve">Bekkers, R., Duysters, G., &amp; Verspagen, B. (2002). Intellectual property rights, strategic technology agreements and market structure:  The case of GSM. </w:t>
      </w:r>
      <w:r w:rsidRPr="0011196A">
        <w:rPr>
          <w:i/>
        </w:rPr>
        <w:t>Research Policy, 31</w:t>
      </w:r>
      <w:r w:rsidRPr="0011196A">
        <w:t xml:space="preserve">(7), 1141-1161.  Retrieved from </w:t>
      </w:r>
      <w:hyperlink r:id="rId10" w:history="1">
        <w:r w:rsidRPr="0011196A">
          <w:rPr>
            <w:rStyle w:val="Hyperlink"/>
          </w:rPr>
          <w:t>http://www.sciencedirect.com/science/article/B6V77-44KWP37-1/2/18c76a6f67fad91bd7dba86d739619bd</w:t>
        </w:r>
        <w:bookmarkEnd w:id="3"/>
      </w:hyperlink>
    </w:p>
    <w:p w14:paraId="02D5160A" w14:textId="77777777" w:rsidR="0011196A" w:rsidRPr="0011196A" w:rsidRDefault="0011196A" w:rsidP="0011196A">
      <w:pPr>
        <w:pStyle w:val="EndNoteBibliography"/>
        <w:ind w:left="720" w:hanging="720"/>
        <w:rPr>
          <w:lang w:val="nl-NL"/>
        </w:rPr>
      </w:pPr>
      <w:bookmarkStart w:id="4" w:name="_ENREF_3"/>
      <w:r w:rsidRPr="0011196A">
        <w:t xml:space="preserve">De Vries, H. J. (1999). </w:t>
      </w:r>
      <w:r w:rsidRPr="0011196A">
        <w:rPr>
          <w:i/>
        </w:rPr>
        <w:t>Standardization, a business approach to the role of national standardization organizations</w:t>
      </w:r>
      <w:r w:rsidRPr="0011196A">
        <w:t xml:space="preserve">. </w:t>
      </w:r>
      <w:r w:rsidRPr="0011196A">
        <w:rPr>
          <w:lang w:val="nl-NL"/>
        </w:rPr>
        <w:t>Boston / Dordrecht / London: Kluwer Academic Publishers.</w:t>
      </w:r>
      <w:bookmarkEnd w:id="4"/>
    </w:p>
    <w:p w14:paraId="23FA6BA9" w14:textId="77777777" w:rsidR="0011196A" w:rsidRPr="0011196A" w:rsidRDefault="0011196A" w:rsidP="0011196A">
      <w:pPr>
        <w:pStyle w:val="EndNoteBibliography"/>
        <w:ind w:left="720" w:hanging="720"/>
      </w:pPr>
      <w:bookmarkStart w:id="5" w:name="_ENREF_4"/>
      <w:r w:rsidRPr="0011196A">
        <w:rPr>
          <w:lang w:val="nl-NL"/>
        </w:rPr>
        <w:t xml:space="preserve">Den Hartigh, E., Ortt, J. R., Van de Kaa, G., &amp; Stolwijk, C. C. M. (2016). </w:t>
      </w:r>
      <w:r w:rsidRPr="0011196A">
        <w:t xml:space="preserve">Platform control during battles for market dominance: The case of Apple versus IBM in the early personal computer industry. </w:t>
      </w:r>
      <w:r w:rsidRPr="0011196A">
        <w:rPr>
          <w:i/>
        </w:rPr>
        <w:t>Technovation, 48-49</w:t>
      </w:r>
      <w:r w:rsidRPr="0011196A">
        <w:t xml:space="preserve">, 4-12. </w:t>
      </w:r>
      <w:bookmarkEnd w:id="5"/>
    </w:p>
    <w:p w14:paraId="05F0740B" w14:textId="77777777" w:rsidR="0011196A" w:rsidRPr="0011196A" w:rsidRDefault="0011196A" w:rsidP="0011196A">
      <w:pPr>
        <w:pStyle w:val="EndNoteBibliography"/>
        <w:ind w:left="720" w:hanging="720"/>
      </w:pPr>
      <w:bookmarkStart w:id="6" w:name="_ENREF_5"/>
      <w:r w:rsidRPr="0011196A">
        <w:t xml:space="preserve">Gallagher, S. R. (2012). The battle of the blue laser DVDs: The significance of corporate strategy in standards battles. </w:t>
      </w:r>
      <w:r w:rsidRPr="0011196A">
        <w:rPr>
          <w:i/>
        </w:rPr>
        <w:t>Technovation, 32</w:t>
      </w:r>
      <w:r w:rsidRPr="0011196A">
        <w:t xml:space="preserve">(2), 90-98. </w:t>
      </w:r>
      <w:bookmarkEnd w:id="6"/>
    </w:p>
    <w:p w14:paraId="49625A81" w14:textId="77777777" w:rsidR="0011196A" w:rsidRPr="0011196A" w:rsidRDefault="0011196A" w:rsidP="0011196A">
      <w:pPr>
        <w:pStyle w:val="EndNoteBibliography"/>
        <w:ind w:left="720" w:hanging="720"/>
      </w:pPr>
      <w:bookmarkStart w:id="7" w:name="_ENREF_6"/>
      <w:r w:rsidRPr="0011196A">
        <w:t xml:space="preserve">Gallagher, S. R., &amp; Park, S. H. (2002). Innovation and competition in standard-based industries: a historical analysis of the U.S. home video game market. </w:t>
      </w:r>
      <w:r w:rsidRPr="0011196A">
        <w:rPr>
          <w:i/>
        </w:rPr>
        <w:t>IEEE Transactions on Engineering Management, 49</w:t>
      </w:r>
      <w:r w:rsidRPr="0011196A">
        <w:t xml:space="preserve">(1), 67-82. </w:t>
      </w:r>
      <w:bookmarkEnd w:id="7"/>
    </w:p>
    <w:p w14:paraId="209A8123" w14:textId="77777777" w:rsidR="0011196A" w:rsidRPr="0011196A" w:rsidRDefault="0011196A" w:rsidP="0011196A">
      <w:pPr>
        <w:pStyle w:val="EndNoteBibliography"/>
        <w:ind w:left="720" w:hanging="720"/>
      </w:pPr>
      <w:bookmarkStart w:id="8" w:name="_ENREF_7"/>
      <w:r w:rsidRPr="0011196A">
        <w:t xml:space="preserve">Hill, C. W. L. (1997). Establishing a standard: Competitive strategy and technological standards in winner-take-all industries. </w:t>
      </w:r>
      <w:r w:rsidRPr="0011196A">
        <w:rPr>
          <w:i/>
        </w:rPr>
        <w:t>Academy of Management Executive, 11</w:t>
      </w:r>
      <w:r w:rsidRPr="0011196A">
        <w:t xml:space="preserve">(2), 7-25. </w:t>
      </w:r>
      <w:bookmarkEnd w:id="8"/>
    </w:p>
    <w:p w14:paraId="1C940901" w14:textId="77777777" w:rsidR="0011196A" w:rsidRPr="0011196A" w:rsidRDefault="0011196A" w:rsidP="0011196A">
      <w:pPr>
        <w:pStyle w:val="EndNoteBibliography"/>
        <w:ind w:left="720" w:hanging="720"/>
      </w:pPr>
      <w:bookmarkStart w:id="9" w:name="_ENREF_8"/>
      <w:r w:rsidRPr="0011196A">
        <w:t xml:space="preserve">Schilling, M. A. (1999). Winning the standards race: building installed base and the availability of complementary goods. </w:t>
      </w:r>
      <w:r w:rsidRPr="0011196A">
        <w:rPr>
          <w:i/>
        </w:rPr>
        <w:t>Eur Manag J., 17</w:t>
      </w:r>
      <w:r w:rsidRPr="0011196A">
        <w:t xml:space="preserve">(3), 265-274. </w:t>
      </w:r>
      <w:bookmarkEnd w:id="9"/>
    </w:p>
    <w:p w14:paraId="4AA89BDC" w14:textId="77777777" w:rsidR="0011196A" w:rsidRPr="0011196A" w:rsidRDefault="0011196A" w:rsidP="0011196A">
      <w:pPr>
        <w:pStyle w:val="EndNoteBibliography"/>
        <w:ind w:left="720" w:hanging="720"/>
      </w:pPr>
      <w:bookmarkStart w:id="10" w:name="_ENREF_9"/>
      <w:r w:rsidRPr="0011196A">
        <w:t xml:space="preserve">Schilling, M. A. (2003). Technological leapfrogging: lessons from the U.S. video game console industry. </w:t>
      </w:r>
      <w:r w:rsidRPr="0011196A">
        <w:rPr>
          <w:i/>
        </w:rPr>
        <w:t>California Management Review, 45</w:t>
      </w:r>
      <w:r w:rsidRPr="0011196A">
        <w:t xml:space="preserve">(3), 6-32. </w:t>
      </w:r>
      <w:bookmarkEnd w:id="10"/>
    </w:p>
    <w:p w14:paraId="76418C0C" w14:textId="24E363F7" w:rsidR="0011196A" w:rsidRPr="0011196A" w:rsidRDefault="0011196A" w:rsidP="0011196A">
      <w:pPr>
        <w:pStyle w:val="EndNoteBibliography"/>
        <w:ind w:left="720" w:hanging="720"/>
      </w:pPr>
      <w:bookmarkStart w:id="11" w:name="_ENREF_10"/>
      <w:r w:rsidRPr="0011196A">
        <w:t xml:space="preserve">Suarez, F. F. (2004). Battles for technological dominance: An integrative framework. </w:t>
      </w:r>
      <w:r w:rsidRPr="0011196A">
        <w:rPr>
          <w:i/>
        </w:rPr>
        <w:t>Research Policy, 33</w:t>
      </w:r>
      <w:r w:rsidRPr="0011196A">
        <w:t xml:space="preserve">(2), 271-286.  Retrieved from </w:t>
      </w:r>
      <w:hyperlink r:id="rId11" w:history="1">
        <w:r w:rsidRPr="0011196A">
          <w:rPr>
            <w:rStyle w:val="Hyperlink"/>
          </w:rPr>
          <w:t>http://www.sciencedirect.com/science/article/B6V77-49SFH5C-1/2/6ac467f816758fde3d35b8edf195c27b</w:t>
        </w:r>
        <w:bookmarkEnd w:id="11"/>
      </w:hyperlink>
    </w:p>
    <w:p w14:paraId="0CD71434" w14:textId="77777777" w:rsidR="0011196A" w:rsidRPr="0011196A" w:rsidRDefault="0011196A" w:rsidP="0011196A">
      <w:pPr>
        <w:pStyle w:val="EndNoteBibliography"/>
        <w:ind w:left="720" w:hanging="720"/>
        <w:rPr>
          <w:lang w:val="nl-NL"/>
        </w:rPr>
      </w:pPr>
      <w:bookmarkStart w:id="12" w:name="_ENREF_11"/>
      <w:r w:rsidRPr="0011196A">
        <w:t xml:space="preserve">Van de Kaa, G. (2009). </w:t>
      </w:r>
      <w:r w:rsidRPr="0011196A">
        <w:rPr>
          <w:i/>
        </w:rPr>
        <w:t>Standards Battles for Complex Systems, Empirical Research on the Home Network</w:t>
      </w:r>
      <w:r w:rsidRPr="0011196A">
        <w:t xml:space="preserve"> (Vol. 166). </w:t>
      </w:r>
      <w:r w:rsidRPr="0011196A">
        <w:rPr>
          <w:lang w:val="nl-NL"/>
        </w:rPr>
        <w:t>Rotterdam: Erasmus Research Institute of Management.</w:t>
      </w:r>
      <w:bookmarkEnd w:id="12"/>
    </w:p>
    <w:p w14:paraId="64BB90F7" w14:textId="77777777" w:rsidR="0011196A" w:rsidRPr="0011196A" w:rsidRDefault="0011196A" w:rsidP="0011196A">
      <w:pPr>
        <w:pStyle w:val="EndNoteBibliography"/>
        <w:ind w:left="720" w:hanging="720"/>
        <w:rPr>
          <w:lang w:val="nl-NL"/>
        </w:rPr>
      </w:pPr>
      <w:bookmarkStart w:id="13" w:name="_ENREF_12"/>
      <w:r w:rsidRPr="0011196A">
        <w:rPr>
          <w:lang w:val="nl-NL"/>
        </w:rPr>
        <w:t xml:space="preserve">Van de Kaa, G., &amp; De Bruijn, J. A. (2015). </w:t>
      </w:r>
      <w:r w:rsidRPr="0011196A">
        <w:t xml:space="preserve">Platforms and incentives for consensus building on complex ICT systems: the development of WiFi. </w:t>
      </w:r>
      <w:r w:rsidRPr="0011196A">
        <w:rPr>
          <w:i/>
          <w:lang w:val="nl-NL"/>
        </w:rPr>
        <w:t>Telecommunication Policy, 39</w:t>
      </w:r>
      <w:r w:rsidRPr="0011196A">
        <w:rPr>
          <w:lang w:val="nl-NL"/>
        </w:rPr>
        <w:t xml:space="preserve">, 580–589. </w:t>
      </w:r>
      <w:bookmarkEnd w:id="13"/>
    </w:p>
    <w:p w14:paraId="653D1937" w14:textId="77777777" w:rsidR="0011196A" w:rsidRPr="0011196A" w:rsidRDefault="0011196A" w:rsidP="0011196A">
      <w:pPr>
        <w:pStyle w:val="EndNoteBibliography"/>
        <w:ind w:left="720" w:hanging="720"/>
        <w:rPr>
          <w:lang w:val="nl-NL"/>
        </w:rPr>
      </w:pPr>
      <w:bookmarkStart w:id="14" w:name="_ENREF_13"/>
      <w:r w:rsidRPr="0011196A">
        <w:rPr>
          <w:lang w:val="nl-NL"/>
        </w:rPr>
        <w:t xml:space="preserve">Van de Kaa, G., De Vries, H. J., &amp; Rezaei, J. (2014). </w:t>
      </w:r>
      <w:r w:rsidRPr="0011196A">
        <w:t xml:space="preserve">Platform Selection for Complex Systems: Building Automation Systems. </w:t>
      </w:r>
      <w:r w:rsidRPr="0011196A">
        <w:rPr>
          <w:i/>
          <w:lang w:val="nl-NL"/>
        </w:rPr>
        <w:t>Journal of Systems Science and Systems Engineering, 23</w:t>
      </w:r>
      <w:r w:rsidRPr="0011196A">
        <w:rPr>
          <w:lang w:val="nl-NL"/>
        </w:rPr>
        <w:t xml:space="preserve">(4), 415-438. </w:t>
      </w:r>
      <w:bookmarkEnd w:id="14"/>
    </w:p>
    <w:p w14:paraId="22AC8EBD" w14:textId="77777777" w:rsidR="0011196A" w:rsidRPr="0011196A" w:rsidRDefault="0011196A" w:rsidP="0011196A">
      <w:pPr>
        <w:pStyle w:val="EndNoteBibliography"/>
        <w:ind w:left="720" w:hanging="720"/>
      </w:pPr>
      <w:bookmarkStart w:id="15" w:name="_ENREF_14"/>
      <w:r w:rsidRPr="0011196A">
        <w:rPr>
          <w:lang w:val="nl-NL"/>
        </w:rPr>
        <w:lastRenderedPageBreak/>
        <w:t xml:space="preserve">Van de Kaa, G., De Vries, H. J., Van Heck, H. W. G. M., &amp; Van den Ende, J. C. M. (2007). </w:t>
      </w:r>
      <w:r w:rsidRPr="0011196A">
        <w:rPr>
          <w:i/>
        </w:rPr>
        <w:t>The emergence of standards - A meta-analysis.</w:t>
      </w:r>
      <w:r w:rsidRPr="0011196A">
        <w:t xml:space="preserve"> Paper presented at the 40th Hawaii International Conference on System Sciences, Hawaii, USA.</w:t>
      </w:r>
      <w:bookmarkEnd w:id="15"/>
    </w:p>
    <w:p w14:paraId="3FEAE097" w14:textId="77777777" w:rsidR="0011196A" w:rsidRPr="0011196A" w:rsidRDefault="0011196A" w:rsidP="0011196A">
      <w:pPr>
        <w:pStyle w:val="EndNoteBibliography"/>
        <w:ind w:left="720" w:hanging="720"/>
        <w:rPr>
          <w:lang w:val="nl-NL"/>
        </w:rPr>
      </w:pPr>
      <w:bookmarkStart w:id="16" w:name="_ENREF_15"/>
      <w:r w:rsidRPr="0011196A">
        <w:rPr>
          <w:lang w:val="nl-NL"/>
        </w:rPr>
        <w:t xml:space="preserve">Van de Kaa, G., Fens, T. W., &amp; Rezaei, J. (2019). </w:t>
      </w:r>
      <w:r w:rsidRPr="0011196A">
        <w:t xml:space="preserve">Residential Grid Storage technology battles: A multi-criteria analysis using BWM. </w:t>
      </w:r>
      <w:r w:rsidRPr="0011196A">
        <w:rPr>
          <w:i/>
          <w:lang w:val="nl-NL"/>
        </w:rPr>
        <w:t>Technology Analysis &amp; Strategic Management</w:t>
      </w:r>
      <w:r w:rsidRPr="0011196A">
        <w:rPr>
          <w:lang w:val="nl-NL"/>
        </w:rPr>
        <w:t xml:space="preserve">. </w:t>
      </w:r>
      <w:bookmarkEnd w:id="16"/>
    </w:p>
    <w:p w14:paraId="08A809C1" w14:textId="77777777" w:rsidR="0011196A" w:rsidRPr="0011196A" w:rsidRDefault="0011196A" w:rsidP="0011196A">
      <w:pPr>
        <w:pStyle w:val="EndNoteBibliography"/>
        <w:ind w:left="720" w:hanging="720"/>
      </w:pPr>
      <w:bookmarkStart w:id="17" w:name="_ENREF_16"/>
      <w:r w:rsidRPr="0011196A">
        <w:rPr>
          <w:lang w:val="nl-NL"/>
        </w:rPr>
        <w:t xml:space="preserve">Van de Kaa, G., Janssen, M., &amp; Rezaei, J. (2018). </w:t>
      </w:r>
      <w:r w:rsidRPr="0011196A">
        <w:t xml:space="preserve">Standards battles for business-to-government data exchange: Identifying success factors for standard dominance using the Best Worst Method. </w:t>
      </w:r>
      <w:r w:rsidRPr="0011196A">
        <w:rPr>
          <w:i/>
        </w:rPr>
        <w:t>Technological Forecasting &amp; Social Change, 137</w:t>
      </w:r>
      <w:r w:rsidRPr="0011196A">
        <w:t xml:space="preserve">, 182-189. </w:t>
      </w:r>
      <w:bookmarkEnd w:id="17"/>
    </w:p>
    <w:p w14:paraId="149230EA" w14:textId="77777777" w:rsidR="0011196A" w:rsidRPr="0011196A" w:rsidRDefault="0011196A" w:rsidP="0011196A">
      <w:pPr>
        <w:pStyle w:val="EndNoteBibliography"/>
        <w:ind w:left="720" w:hanging="720"/>
      </w:pPr>
      <w:bookmarkStart w:id="18" w:name="_ENREF_17"/>
      <w:r w:rsidRPr="0011196A">
        <w:t xml:space="preserve">Van de Kaa, G., Scholten, D., Rezaei, J., &amp; Milchram, C. (2017). The Battle between Battery and Fuel Cell Powered Electric Vehicles: A BWM Approach. </w:t>
      </w:r>
      <w:r w:rsidRPr="0011196A">
        <w:rPr>
          <w:i/>
        </w:rPr>
        <w:t>Energies, 10</w:t>
      </w:r>
      <w:r w:rsidRPr="0011196A">
        <w:t xml:space="preserve">, 1707-1720. </w:t>
      </w:r>
      <w:bookmarkEnd w:id="18"/>
    </w:p>
    <w:p w14:paraId="2E17B0C1" w14:textId="3B78639C" w:rsidR="002C34C7" w:rsidRPr="0011196A" w:rsidRDefault="00615905" w:rsidP="005F7B97">
      <w:pPr>
        <w:spacing w:line="480" w:lineRule="auto"/>
        <w:rPr>
          <w:rFonts w:ascii="Arial" w:hAnsi="Arial" w:cs="Arial"/>
        </w:rPr>
      </w:pPr>
      <w:r w:rsidRPr="0011196A">
        <w:rPr>
          <w:rFonts w:ascii="Arial" w:hAnsi="Arial" w:cs="Arial"/>
        </w:rPr>
        <w:fldChar w:fldCharType="end"/>
      </w:r>
    </w:p>
    <w:sectPr w:rsidR="002C34C7" w:rsidRPr="0011196A" w:rsidSect="00490409">
      <w:footerReference w:type="even" r:id="rId12"/>
      <w:footerReference w:type="default" r:id="rId13"/>
      <w:pgSz w:w="11906" w:h="16838" w:code="9"/>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DAF5DA" w14:textId="77777777" w:rsidR="00D71E79" w:rsidRDefault="00D71E79">
      <w:r>
        <w:separator/>
      </w:r>
    </w:p>
  </w:endnote>
  <w:endnote w:type="continuationSeparator" w:id="0">
    <w:p w14:paraId="2A35238C" w14:textId="77777777" w:rsidR="00D71E79" w:rsidRDefault="00D71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3E82C" w14:textId="77777777" w:rsidR="0043221A" w:rsidRDefault="0043221A" w:rsidP="00BE28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DEAAC3" w14:textId="77777777" w:rsidR="0043221A" w:rsidRDefault="0043221A" w:rsidP="002C7E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49BD7" w14:textId="77777777" w:rsidR="0043221A" w:rsidRDefault="0043221A" w:rsidP="002C7E0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3D87D5" w14:textId="77777777" w:rsidR="00D71E79" w:rsidRDefault="00D71E79">
      <w:r>
        <w:separator/>
      </w:r>
    </w:p>
  </w:footnote>
  <w:footnote w:type="continuationSeparator" w:id="0">
    <w:p w14:paraId="33956CE1" w14:textId="77777777" w:rsidR="00D71E79" w:rsidRDefault="00D71E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2542B"/>
    <w:multiLevelType w:val="hybridMultilevel"/>
    <w:tmpl w:val="94227238"/>
    <w:lvl w:ilvl="0" w:tplc="667E8A84">
      <w:start w:val="1"/>
      <w:numFmt w:val="decimal"/>
      <w:lvlText w:val="5.%1."/>
      <w:lvlJc w:val="left"/>
      <w:pPr>
        <w:ind w:left="720" w:hanging="360"/>
      </w:pPr>
      <w:rPr>
        <w:rFonts w:cs="Times New Roman"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07643EC7"/>
    <w:multiLevelType w:val="multilevel"/>
    <w:tmpl w:val="5F4A0EC8"/>
    <w:lvl w:ilvl="0">
      <w:start w:val="3"/>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B5021BE"/>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911244"/>
    <w:multiLevelType w:val="hybridMultilevel"/>
    <w:tmpl w:val="C38453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028788D"/>
    <w:multiLevelType w:val="hybridMultilevel"/>
    <w:tmpl w:val="6DBEA2B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893E4E"/>
    <w:multiLevelType w:val="multilevel"/>
    <w:tmpl w:val="C9C89CC2"/>
    <w:lvl w:ilvl="0">
      <w:start w:val="1"/>
      <w:numFmt w:val="decimal"/>
      <w:pStyle w:val="Heading1"/>
      <w:lvlText w:val="%1"/>
      <w:lvlJc w:val="left"/>
      <w:pPr>
        <w:ind w:left="432" w:hanging="432"/>
      </w:pPr>
    </w:lvl>
    <w:lvl w:ilvl="1">
      <w:start w:val="1"/>
      <w:numFmt w:val="decimal"/>
      <w:lvlText w:val="5.%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1ABA0512"/>
    <w:multiLevelType w:val="hybridMultilevel"/>
    <w:tmpl w:val="B98A8906"/>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2B761A55"/>
    <w:multiLevelType w:val="multilevel"/>
    <w:tmpl w:val="E8F238AC"/>
    <w:lvl w:ilvl="0">
      <w:start w:val="3"/>
      <w:numFmt w:val="decimal"/>
      <w:lvlText w:val="%1."/>
      <w:lvlJc w:val="left"/>
      <w:pPr>
        <w:tabs>
          <w:tab w:val="num" w:pos="720"/>
        </w:tabs>
        <w:ind w:left="567" w:hanging="207"/>
      </w:pPr>
      <w:rPr>
        <w:rFonts w:hint="default"/>
      </w:rPr>
    </w:lvl>
    <w:lvl w:ilvl="1">
      <w:start w:val="1"/>
      <w:numFmt w:val="decimal"/>
      <w:isLgl/>
      <w:lvlText w:val="5.%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8">
    <w:nsid w:val="2CAF5F37"/>
    <w:multiLevelType w:val="multilevel"/>
    <w:tmpl w:val="4D52B0AA"/>
    <w:lvl w:ilvl="0">
      <w:start w:val="1"/>
      <w:numFmt w:val="decimal"/>
      <w:lvlText w:val="%1."/>
      <w:lvlJc w:val="left"/>
      <w:pPr>
        <w:tabs>
          <w:tab w:val="num" w:pos="720"/>
        </w:tabs>
        <w:ind w:left="567" w:hanging="207"/>
      </w:pPr>
      <w:rPr>
        <w:rFonts w:hint="default"/>
      </w:rPr>
    </w:lvl>
    <w:lvl w:ilvl="1">
      <w:start w:val="5"/>
      <w:numFmt w:val="decimal"/>
      <w:lvlText w:val="%2.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2D9D1E74"/>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67F5918"/>
    <w:multiLevelType w:val="multilevel"/>
    <w:tmpl w:val="690A052C"/>
    <w:lvl w:ilvl="0">
      <w:start w:val="1"/>
      <w:numFmt w:val="decimal"/>
      <w:lvlText w:val="5.%1."/>
      <w:lvlJc w:val="left"/>
      <w:pPr>
        <w:ind w:left="360" w:hanging="360"/>
      </w:pPr>
      <w:rPr>
        <w:rFonts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94C53D0"/>
    <w:multiLevelType w:val="hybridMultilevel"/>
    <w:tmpl w:val="20884B8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3AC428EC"/>
    <w:multiLevelType w:val="multilevel"/>
    <w:tmpl w:val="7532732C"/>
    <w:lvl w:ilvl="0">
      <w:start w:val="1"/>
      <w:numFmt w:val="decimal"/>
      <w:lvlText w:val="%1."/>
      <w:lvlJc w:val="left"/>
      <w:pPr>
        <w:tabs>
          <w:tab w:val="num" w:pos="360"/>
        </w:tabs>
        <w:ind w:left="207" w:hanging="207"/>
      </w:pPr>
      <w:rPr>
        <w:rFonts w:hint="default"/>
        <w:caps w:val="0"/>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3">
    <w:nsid w:val="3C90194C"/>
    <w:multiLevelType w:val="multilevel"/>
    <w:tmpl w:val="823A48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CA010D4"/>
    <w:multiLevelType w:val="hybridMultilevel"/>
    <w:tmpl w:val="951A8998"/>
    <w:lvl w:ilvl="0" w:tplc="08B0C038">
      <w:start w:val="3"/>
      <w:numFmt w:val="decimal"/>
      <w:lvlText w:val="%1."/>
      <w:lvlJc w:val="left"/>
      <w:pPr>
        <w:tabs>
          <w:tab w:val="num" w:pos="450"/>
        </w:tabs>
        <w:ind w:left="450" w:hanging="360"/>
      </w:pPr>
      <w:rPr>
        <w:rFonts w:hint="default"/>
      </w:rPr>
    </w:lvl>
    <w:lvl w:ilvl="1" w:tplc="08090019" w:tentative="1">
      <w:start w:val="1"/>
      <w:numFmt w:val="lowerLetter"/>
      <w:lvlText w:val="%2."/>
      <w:lvlJc w:val="left"/>
      <w:pPr>
        <w:tabs>
          <w:tab w:val="num" w:pos="1170"/>
        </w:tabs>
        <w:ind w:left="1170" w:hanging="360"/>
      </w:pPr>
    </w:lvl>
    <w:lvl w:ilvl="2" w:tplc="0809001B" w:tentative="1">
      <w:start w:val="1"/>
      <w:numFmt w:val="lowerRoman"/>
      <w:lvlText w:val="%3."/>
      <w:lvlJc w:val="right"/>
      <w:pPr>
        <w:tabs>
          <w:tab w:val="num" w:pos="1890"/>
        </w:tabs>
        <w:ind w:left="1890" w:hanging="180"/>
      </w:pPr>
    </w:lvl>
    <w:lvl w:ilvl="3" w:tplc="0809000F" w:tentative="1">
      <w:start w:val="1"/>
      <w:numFmt w:val="decimal"/>
      <w:lvlText w:val="%4."/>
      <w:lvlJc w:val="left"/>
      <w:pPr>
        <w:tabs>
          <w:tab w:val="num" w:pos="2610"/>
        </w:tabs>
        <w:ind w:left="2610" w:hanging="360"/>
      </w:pPr>
    </w:lvl>
    <w:lvl w:ilvl="4" w:tplc="08090019" w:tentative="1">
      <w:start w:val="1"/>
      <w:numFmt w:val="lowerLetter"/>
      <w:lvlText w:val="%5."/>
      <w:lvlJc w:val="left"/>
      <w:pPr>
        <w:tabs>
          <w:tab w:val="num" w:pos="3330"/>
        </w:tabs>
        <w:ind w:left="3330" w:hanging="360"/>
      </w:pPr>
    </w:lvl>
    <w:lvl w:ilvl="5" w:tplc="0809001B" w:tentative="1">
      <w:start w:val="1"/>
      <w:numFmt w:val="lowerRoman"/>
      <w:lvlText w:val="%6."/>
      <w:lvlJc w:val="right"/>
      <w:pPr>
        <w:tabs>
          <w:tab w:val="num" w:pos="4050"/>
        </w:tabs>
        <w:ind w:left="4050" w:hanging="180"/>
      </w:pPr>
    </w:lvl>
    <w:lvl w:ilvl="6" w:tplc="0809000F" w:tentative="1">
      <w:start w:val="1"/>
      <w:numFmt w:val="decimal"/>
      <w:lvlText w:val="%7."/>
      <w:lvlJc w:val="left"/>
      <w:pPr>
        <w:tabs>
          <w:tab w:val="num" w:pos="4770"/>
        </w:tabs>
        <w:ind w:left="4770" w:hanging="360"/>
      </w:pPr>
    </w:lvl>
    <w:lvl w:ilvl="7" w:tplc="08090019" w:tentative="1">
      <w:start w:val="1"/>
      <w:numFmt w:val="lowerLetter"/>
      <w:lvlText w:val="%8."/>
      <w:lvlJc w:val="left"/>
      <w:pPr>
        <w:tabs>
          <w:tab w:val="num" w:pos="5490"/>
        </w:tabs>
        <w:ind w:left="5490" w:hanging="360"/>
      </w:pPr>
    </w:lvl>
    <w:lvl w:ilvl="8" w:tplc="0809001B" w:tentative="1">
      <w:start w:val="1"/>
      <w:numFmt w:val="lowerRoman"/>
      <w:lvlText w:val="%9."/>
      <w:lvlJc w:val="right"/>
      <w:pPr>
        <w:tabs>
          <w:tab w:val="num" w:pos="6210"/>
        </w:tabs>
        <w:ind w:left="6210" w:hanging="180"/>
      </w:pPr>
    </w:lvl>
  </w:abstractNum>
  <w:abstractNum w:abstractNumId="15">
    <w:nsid w:val="3CDC0E53"/>
    <w:multiLevelType w:val="multilevel"/>
    <w:tmpl w:val="68F8795A"/>
    <w:lvl w:ilvl="0">
      <w:start w:val="1"/>
      <w:numFmt w:val="decimal"/>
      <w:lvlText w:val="%1."/>
      <w:lvlJc w:val="left"/>
      <w:pPr>
        <w:tabs>
          <w:tab w:val="num" w:pos="720"/>
        </w:tabs>
        <w:ind w:left="567" w:hanging="207"/>
      </w:pPr>
      <w:rPr>
        <w:rFonts w:hint="default"/>
      </w:rPr>
    </w:lvl>
    <w:lvl w:ilvl="1">
      <w:start w:val="4"/>
      <w:numFmt w:val="decimal"/>
      <w:lvlText w:val="%2.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3F2C2EC0"/>
    <w:multiLevelType w:val="multilevel"/>
    <w:tmpl w:val="311682B6"/>
    <w:lvl w:ilvl="0">
      <w:start w:val="1"/>
      <w:numFmt w:val="decimal"/>
      <w:lvlText w:val="%1."/>
      <w:lvlJc w:val="left"/>
      <w:pPr>
        <w:tabs>
          <w:tab w:val="num" w:pos="720"/>
        </w:tabs>
        <w:ind w:left="567" w:hanging="207"/>
      </w:pPr>
      <w:rPr>
        <w:rFonts w:hint="default"/>
      </w:rPr>
    </w:lvl>
    <w:lvl w:ilvl="1">
      <w:start w:val="1"/>
      <w:numFmt w:val="decimal"/>
      <w:lvlText w:val="%2.1"/>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3FA43C39"/>
    <w:multiLevelType w:val="multilevel"/>
    <w:tmpl w:val="C02CCCFC"/>
    <w:lvl w:ilvl="0">
      <w:start w:val="3"/>
      <w:numFmt w:val="decimal"/>
      <w:lvlText w:val="%1."/>
      <w:lvlJc w:val="left"/>
      <w:pPr>
        <w:tabs>
          <w:tab w:val="num" w:pos="720"/>
        </w:tabs>
        <w:ind w:left="567" w:hanging="207"/>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8">
    <w:nsid w:val="43280B9E"/>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nsid w:val="43DD430E"/>
    <w:multiLevelType w:val="multilevel"/>
    <w:tmpl w:val="0809001F"/>
    <w:numStyleLink w:val="111111"/>
  </w:abstractNum>
  <w:abstractNum w:abstractNumId="20">
    <w:nsid w:val="44C74EDE"/>
    <w:multiLevelType w:val="hybridMultilevel"/>
    <w:tmpl w:val="DD94F548"/>
    <w:lvl w:ilvl="0" w:tplc="04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471C3579"/>
    <w:multiLevelType w:val="hybridMultilevel"/>
    <w:tmpl w:val="ED6E5622"/>
    <w:lvl w:ilvl="0" w:tplc="38C087FC">
      <w:start w:val="1"/>
      <w:numFmt w:val="decimal"/>
      <w:lvlText w:val="4.%1."/>
      <w:lvlJc w:val="left"/>
      <w:pPr>
        <w:ind w:left="720" w:hanging="360"/>
      </w:pPr>
      <w:rPr>
        <w:rFonts w:cs="Times New Roman"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nsid w:val="4F621A56"/>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F8C624F"/>
    <w:multiLevelType w:val="multilevel"/>
    <w:tmpl w:val="3228880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nsid w:val="582673E2"/>
    <w:multiLevelType w:val="hybridMultilevel"/>
    <w:tmpl w:val="04CEB728"/>
    <w:lvl w:ilvl="0" w:tplc="A508BBD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BEA6A57"/>
    <w:multiLevelType w:val="multilevel"/>
    <w:tmpl w:val="D8EA116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5D3174D7"/>
    <w:multiLevelType w:val="multilevel"/>
    <w:tmpl w:val="374E1FD6"/>
    <w:lvl w:ilvl="0">
      <w:start w:val="1"/>
      <w:numFmt w:val="decimal"/>
      <w:lvlText w:val="%1."/>
      <w:lvlJc w:val="left"/>
      <w:pPr>
        <w:tabs>
          <w:tab w:val="num" w:pos="720"/>
        </w:tabs>
        <w:ind w:left="567" w:hanging="20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nsid w:val="6093411C"/>
    <w:multiLevelType w:val="hybridMultilevel"/>
    <w:tmpl w:val="3228880C"/>
    <w:lvl w:ilvl="0" w:tplc="04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nsid w:val="63254B06"/>
    <w:multiLevelType w:val="multilevel"/>
    <w:tmpl w:val="67EA17DC"/>
    <w:lvl w:ilvl="0">
      <w:start w:val="1"/>
      <w:numFmt w:val="decimal"/>
      <w:lvlText w:val="%1."/>
      <w:lvlJc w:val="left"/>
      <w:pPr>
        <w:tabs>
          <w:tab w:val="num" w:pos="1080"/>
        </w:tabs>
        <w:ind w:left="1080" w:hanging="72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9">
    <w:nsid w:val="67992F32"/>
    <w:multiLevelType w:val="multilevel"/>
    <w:tmpl w:val="374E1FD6"/>
    <w:lvl w:ilvl="0">
      <w:start w:val="1"/>
      <w:numFmt w:val="decimal"/>
      <w:lvlText w:val="%1."/>
      <w:lvlJc w:val="left"/>
      <w:pPr>
        <w:tabs>
          <w:tab w:val="num" w:pos="720"/>
        </w:tabs>
        <w:ind w:left="567" w:hanging="20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nsid w:val="68304274"/>
    <w:multiLevelType w:val="hybridMultilevel"/>
    <w:tmpl w:val="9DB23182"/>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nsid w:val="6D356225"/>
    <w:multiLevelType w:val="multilevel"/>
    <w:tmpl w:val="0408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2">
    <w:nsid w:val="70AB133D"/>
    <w:multiLevelType w:val="hybridMultilevel"/>
    <w:tmpl w:val="7F3C8B88"/>
    <w:lvl w:ilvl="0" w:tplc="38C087FC">
      <w:start w:val="1"/>
      <w:numFmt w:val="decimal"/>
      <w:lvlText w:val="4.%1."/>
      <w:lvlJc w:val="left"/>
      <w:pPr>
        <w:ind w:left="360" w:hanging="360"/>
      </w:pPr>
      <w:rPr>
        <w:rFonts w:cs="Times New Roman"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33">
    <w:nsid w:val="72D23675"/>
    <w:multiLevelType w:val="hybridMultilevel"/>
    <w:tmpl w:val="5F96931A"/>
    <w:lvl w:ilvl="0" w:tplc="38C087FC">
      <w:start w:val="1"/>
      <w:numFmt w:val="decimal"/>
      <w:lvlText w:val="4.%1."/>
      <w:lvlJc w:val="left"/>
      <w:pPr>
        <w:ind w:left="720" w:hanging="360"/>
      </w:pPr>
      <w:rPr>
        <w:rFonts w:cs="Times New Roman"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4">
    <w:nsid w:val="7E6A7AB0"/>
    <w:multiLevelType w:val="multilevel"/>
    <w:tmpl w:val="C02CCCFC"/>
    <w:lvl w:ilvl="0">
      <w:start w:val="3"/>
      <w:numFmt w:val="decimal"/>
      <w:lvlText w:val="%1."/>
      <w:lvlJc w:val="left"/>
      <w:pPr>
        <w:tabs>
          <w:tab w:val="num" w:pos="720"/>
        </w:tabs>
        <w:ind w:left="567" w:hanging="207"/>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35">
    <w:nsid w:val="7F3A3640"/>
    <w:multiLevelType w:val="multilevel"/>
    <w:tmpl w:val="E8F238AC"/>
    <w:lvl w:ilvl="0">
      <w:start w:val="3"/>
      <w:numFmt w:val="decimal"/>
      <w:lvlText w:val="%1."/>
      <w:lvlJc w:val="left"/>
      <w:pPr>
        <w:tabs>
          <w:tab w:val="num" w:pos="720"/>
        </w:tabs>
        <w:ind w:left="567" w:hanging="207"/>
      </w:pPr>
      <w:rPr>
        <w:rFonts w:hint="default"/>
      </w:rPr>
    </w:lvl>
    <w:lvl w:ilvl="1">
      <w:start w:val="1"/>
      <w:numFmt w:val="decimal"/>
      <w:isLgl/>
      <w:lvlText w:val="5.%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num w:numId="1">
    <w:abstractNumId w:val="20"/>
  </w:num>
  <w:num w:numId="2">
    <w:abstractNumId w:val="27"/>
  </w:num>
  <w:num w:numId="3">
    <w:abstractNumId w:val="23"/>
  </w:num>
  <w:num w:numId="4">
    <w:abstractNumId w:val="14"/>
  </w:num>
  <w:num w:numId="5">
    <w:abstractNumId w:val="28"/>
  </w:num>
  <w:num w:numId="6">
    <w:abstractNumId w:val="11"/>
  </w:num>
  <w:num w:numId="7">
    <w:abstractNumId w:val="35"/>
  </w:num>
  <w:num w:numId="8">
    <w:abstractNumId w:val="25"/>
  </w:num>
  <w:num w:numId="9">
    <w:abstractNumId w:val="1"/>
  </w:num>
  <w:num w:numId="10">
    <w:abstractNumId w:val="29"/>
  </w:num>
  <w:num w:numId="11">
    <w:abstractNumId w:val="18"/>
  </w:num>
  <w:num w:numId="12">
    <w:abstractNumId w:val="19"/>
  </w:num>
  <w:num w:numId="13">
    <w:abstractNumId w:val="26"/>
  </w:num>
  <w:num w:numId="14">
    <w:abstractNumId w:val="15"/>
  </w:num>
  <w:num w:numId="15">
    <w:abstractNumId w:val="8"/>
  </w:num>
  <w:num w:numId="16">
    <w:abstractNumId w:val="16"/>
  </w:num>
  <w:num w:numId="17">
    <w:abstractNumId w:val="12"/>
  </w:num>
  <w:num w:numId="18">
    <w:abstractNumId w:val="34"/>
  </w:num>
  <w:num w:numId="19">
    <w:abstractNumId w:val="17"/>
  </w:num>
  <w:num w:numId="20">
    <w:abstractNumId w:val="7"/>
  </w:num>
  <w:num w:numId="21">
    <w:abstractNumId w:val="30"/>
  </w:num>
  <w:num w:numId="22">
    <w:abstractNumId w:val="32"/>
  </w:num>
  <w:num w:numId="23">
    <w:abstractNumId w:val="22"/>
  </w:num>
  <w:num w:numId="24">
    <w:abstractNumId w:val="10"/>
  </w:num>
  <w:num w:numId="25">
    <w:abstractNumId w:val="13"/>
  </w:num>
  <w:num w:numId="26">
    <w:abstractNumId w:val="31"/>
  </w:num>
  <w:num w:numId="27">
    <w:abstractNumId w:val="6"/>
  </w:num>
  <w:num w:numId="28">
    <w:abstractNumId w:val="21"/>
  </w:num>
  <w:num w:numId="29">
    <w:abstractNumId w:val="33"/>
  </w:num>
  <w:num w:numId="30">
    <w:abstractNumId w:val="0"/>
  </w:num>
  <w:num w:numId="31">
    <w:abstractNumId w:val="3"/>
  </w:num>
  <w:num w:numId="32">
    <w:abstractNumId w:val="4"/>
  </w:num>
  <w:num w:numId="33">
    <w:abstractNumId w:val="24"/>
  </w:num>
  <w:num w:numId="34">
    <w:abstractNumId w:val="24"/>
  </w:num>
  <w:num w:numId="35">
    <w:abstractNumId w:val="24"/>
  </w:num>
  <w:num w:numId="36">
    <w:abstractNumId w:val="24"/>
  </w:num>
  <w:num w:numId="37">
    <w:abstractNumId w:val="24"/>
  </w:num>
  <w:num w:numId="38">
    <w:abstractNumId w:val="24"/>
  </w:num>
  <w:num w:numId="39">
    <w:abstractNumId w:val="24"/>
  </w:num>
  <w:num w:numId="40">
    <w:abstractNumId w:val="2"/>
  </w:num>
  <w:num w:numId="41">
    <w:abstractNumId w:val="9"/>
  </w:num>
  <w:num w:numId="42">
    <w:abstractNumId w:val="5"/>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fp22fxzdeasveerv3vrst0ea2ttdptzxdf&quot;&gt;literatuur wetenschappelijk&lt;record-ids&gt;&lt;item&gt;21&lt;/item&gt;&lt;item&gt;89&lt;/item&gt;&lt;item&gt;112&lt;/item&gt;&lt;item&gt;198&lt;/item&gt;&lt;item&gt;217&lt;/item&gt;&lt;item&gt;259&lt;/item&gt;&lt;item&gt;343&lt;/item&gt;&lt;item&gt;647&lt;/item&gt;&lt;item&gt;805&lt;/item&gt;&lt;item&gt;818&lt;/item&gt;&lt;item&gt;1000&lt;/item&gt;&lt;item&gt;1151&lt;/item&gt;&lt;item&gt;1242&lt;/item&gt;&lt;item&gt;1307&lt;/item&gt;&lt;item&gt;1395&lt;/item&gt;&lt;item&gt;1433&lt;/item&gt;&lt;item&gt;1473&lt;/item&gt;&lt;/record-ids&gt;&lt;/item&gt;&lt;/Libraries&gt;"/>
  </w:docVars>
  <w:rsids>
    <w:rsidRoot w:val="002C7E0B"/>
    <w:rsid w:val="0000158B"/>
    <w:rsid w:val="00001C3E"/>
    <w:rsid w:val="00001FCC"/>
    <w:rsid w:val="00003F0E"/>
    <w:rsid w:val="00005839"/>
    <w:rsid w:val="00006122"/>
    <w:rsid w:val="00006165"/>
    <w:rsid w:val="00006428"/>
    <w:rsid w:val="00006A47"/>
    <w:rsid w:val="000070E3"/>
    <w:rsid w:val="00007AF2"/>
    <w:rsid w:val="00011496"/>
    <w:rsid w:val="00014110"/>
    <w:rsid w:val="00015F0F"/>
    <w:rsid w:val="000173A9"/>
    <w:rsid w:val="00017C70"/>
    <w:rsid w:val="00020DDC"/>
    <w:rsid w:val="00021A12"/>
    <w:rsid w:val="00022723"/>
    <w:rsid w:val="0002381B"/>
    <w:rsid w:val="00023BFD"/>
    <w:rsid w:val="00023C19"/>
    <w:rsid w:val="0002445F"/>
    <w:rsid w:val="000245D5"/>
    <w:rsid w:val="0002491B"/>
    <w:rsid w:val="00026DE4"/>
    <w:rsid w:val="000270D2"/>
    <w:rsid w:val="00027C43"/>
    <w:rsid w:val="0003218A"/>
    <w:rsid w:val="000321AB"/>
    <w:rsid w:val="000327FA"/>
    <w:rsid w:val="00035224"/>
    <w:rsid w:val="00035B80"/>
    <w:rsid w:val="000366CC"/>
    <w:rsid w:val="000379F9"/>
    <w:rsid w:val="00037B3D"/>
    <w:rsid w:val="00042E52"/>
    <w:rsid w:val="00043BC5"/>
    <w:rsid w:val="00043F55"/>
    <w:rsid w:val="000456B5"/>
    <w:rsid w:val="00050563"/>
    <w:rsid w:val="00050A3B"/>
    <w:rsid w:val="00050DC7"/>
    <w:rsid w:val="000516A5"/>
    <w:rsid w:val="0005199E"/>
    <w:rsid w:val="00052F27"/>
    <w:rsid w:val="00056043"/>
    <w:rsid w:val="000607D5"/>
    <w:rsid w:val="0006230E"/>
    <w:rsid w:val="000641FF"/>
    <w:rsid w:val="00064D18"/>
    <w:rsid w:val="00065D41"/>
    <w:rsid w:val="0006609F"/>
    <w:rsid w:val="000661B2"/>
    <w:rsid w:val="000662A1"/>
    <w:rsid w:val="00067719"/>
    <w:rsid w:val="00067BD7"/>
    <w:rsid w:val="00071066"/>
    <w:rsid w:val="00071A8C"/>
    <w:rsid w:val="00072074"/>
    <w:rsid w:val="000725F4"/>
    <w:rsid w:val="00076614"/>
    <w:rsid w:val="0007667B"/>
    <w:rsid w:val="000775ED"/>
    <w:rsid w:val="00077BDE"/>
    <w:rsid w:val="00077C2F"/>
    <w:rsid w:val="00077EDA"/>
    <w:rsid w:val="0008060E"/>
    <w:rsid w:val="00080C6B"/>
    <w:rsid w:val="00080D5D"/>
    <w:rsid w:val="00081142"/>
    <w:rsid w:val="00081784"/>
    <w:rsid w:val="00082E80"/>
    <w:rsid w:val="000830AF"/>
    <w:rsid w:val="0008340F"/>
    <w:rsid w:val="00084F9D"/>
    <w:rsid w:val="0008580B"/>
    <w:rsid w:val="00085E5C"/>
    <w:rsid w:val="00086D95"/>
    <w:rsid w:val="00087665"/>
    <w:rsid w:val="00087FDB"/>
    <w:rsid w:val="0009066B"/>
    <w:rsid w:val="00093859"/>
    <w:rsid w:val="00093985"/>
    <w:rsid w:val="0009545B"/>
    <w:rsid w:val="00095DFF"/>
    <w:rsid w:val="00096BE1"/>
    <w:rsid w:val="00097085"/>
    <w:rsid w:val="00097322"/>
    <w:rsid w:val="000A021C"/>
    <w:rsid w:val="000A1AC3"/>
    <w:rsid w:val="000A1B6C"/>
    <w:rsid w:val="000A1CE2"/>
    <w:rsid w:val="000A56DD"/>
    <w:rsid w:val="000A5C9E"/>
    <w:rsid w:val="000B1FB5"/>
    <w:rsid w:val="000B2CCB"/>
    <w:rsid w:val="000B40B6"/>
    <w:rsid w:val="000B439B"/>
    <w:rsid w:val="000B4407"/>
    <w:rsid w:val="000B4A98"/>
    <w:rsid w:val="000B4D89"/>
    <w:rsid w:val="000C0254"/>
    <w:rsid w:val="000C1821"/>
    <w:rsid w:val="000C37AB"/>
    <w:rsid w:val="000C391C"/>
    <w:rsid w:val="000C3DF4"/>
    <w:rsid w:val="000C43D1"/>
    <w:rsid w:val="000C51F8"/>
    <w:rsid w:val="000C5288"/>
    <w:rsid w:val="000C5F2A"/>
    <w:rsid w:val="000C6580"/>
    <w:rsid w:val="000C6C8D"/>
    <w:rsid w:val="000C78C0"/>
    <w:rsid w:val="000C7A1C"/>
    <w:rsid w:val="000D0E42"/>
    <w:rsid w:val="000D461C"/>
    <w:rsid w:val="000D4D7C"/>
    <w:rsid w:val="000D5994"/>
    <w:rsid w:val="000D59BC"/>
    <w:rsid w:val="000D663A"/>
    <w:rsid w:val="000D7671"/>
    <w:rsid w:val="000E1BB8"/>
    <w:rsid w:val="000E1CFC"/>
    <w:rsid w:val="000E2D92"/>
    <w:rsid w:val="000E3893"/>
    <w:rsid w:val="000E3EB8"/>
    <w:rsid w:val="000E529B"/>
    <w:rsid w:val="000E5627"/>
    <w:rsid w:val="000E5899"/>
    <w:rsid w:val="000E58AD"/>
    <w:rsid w:val="000E6B39"/>
    <w:rsid w:val="000E71F5"/>
    <w:rsid w:val="000E778D"/>
    <w:rsid w:val="000E7AD1"/>
    <w:rsid w:val="000F16DF"/>
    <w:rsid w:val="000F487F"/>
    <w:rsid w:val="000F5EDA"/>
    <w:rsid w:val="000F60EC"/>
    <w:rsid w:val="000F6560"/>
    <w:rsid w:val="000F66B0"/>
    <w:rsid w:val="000F7FE1"/>
    <w:rsid w:val="00100732"/>
    <w:rsid w:val="00100872"/>
    <w:rsid w:val="001008CA"/>
    <w:rsid w:val="00100938"/>
    <w:rsid w:val="001009EA"/>
    <w:rsid w:val="00100C0C"/>
    <w:rsid w:val="00103A8A"/>
    <w:rsid w:val="001052BF"/>
    <w:rsid w:val="00106455"/>
    <w:rsid w:val="001079CF"/>
    <w:rsid w:val="00110902"/>
    <w:rsid w:val="00110A80"/>
    <w:rsid w:val="0011189F"/>
    <w:rsid w:val="0011196A"/>
    <w:rsid w:val="00112737"/>
    <w:rsid w:val="0011424E"/>
    <w:rsid w:val="00114DD0"/>
    <w:rsid w:val="001158AE"/>
    <w:rsid w:val="00116397"/>
    <w:rsid w:val="001178FE"/>
    <w:rsid w:val="00117B10"/>
    <w:rsid w:val="00120D3D"/>
    <w:rsid w:val="001210DF"/>
    <w:rsid w:val="001221E7"/>
    <w:rsid w:val="00122340"/>
    <w:rsid w:val="00124333"/>
    <w:rsid w:val="00126076"/>
    <w:rsid w:val="00126520"/>
    <w:rsid w:val="00127002"/>
    <w:rsid w:val="00127ECF"/>
    <w:rsid w:val="00130777"/>
    <w:rsid w:val="00130E0E"/>
    <w:rsid w:val="00132379"/>
    <w:rsid w:val="001330A5"/>
    <w:rsid w:val="00135C41"/>
    <w:rsid w:val="001362DC"/>
    <w:rsid w:val="00136EB6"/>
    <w:rsid w:val="001370D5"/>
    <w:rsid w:val="00137DF5"/>
    <w:rsid w:val="001408D1"/>
    <w:rsid w:val="00141A74"/>
    <w:rsid w:val="00143183"/>
    <w:rsid w:val="0014507D"/>
    <w:rsid w:val="00146061"/>
    <w:rsid w:val="00147FCB"/>
    <w:rsid w:val="0015062F"/>
    <w:rsid w:val="00151C91"/>
    <w:rsid w:val="0015205B"/>
    <w:rsid w:val="0015459A"/>
    <w:rsid w:val="0015469B"/>
    <w:rsid w:val="00156F55"/>
    <w:rsid w:val="001573B5"/>
    <w:rsid w:val="00157FF5"/>
    <w:rsid w:val="0016023C"/>
    <w:rsid w:val="00161150"/>
    <w:rsid w:val="00161B5E"/>
    <w:rsid w:val="00163F70"/>
    <w:rsid w:val="0016438D"/>
    <w:rsid w:val="00165708"/>
    <w:rsid w:val="001660D4"/>
    <w:rsid w:val="00170A41"/>
    <w:rsid w:val="00170BD2"/>
    <w:rsid w:val="001710B4"/>
    <w:rsid w:val="001715D1"/>
    <w:rsid w:val="00171D53"/>
    <w:rsid w:val="00173DB7"/>
    <w:rsid w:val="00174A1D"/>
    <w:rsid w:val="001757C5"/>
    <w:rsid w:val="00175890"/>
    <w:rsid w:val="001767C0"/>
    <w:rsid w:val="00176FCD"/>
    <w:rsid w:val="00177430"/>
    <w:rsid w:val="001800CE"/>
    <w:rsid w:val="00181E19"/>
    <w:rsid w:val="00181F63"/>
    <w:rsid w:val="001821D7"/>
    <w:rsid w:val="00182B07"/>
    <w:rsid w:val="0018486F"/>
    <w:rsid w:val="00185955"/>
    <w:rsid w:val="001922CD"/>
    <w:rsid w:val="001929BE"/>
    <w:rsid w:val="00194CF3"/>
    <w:rsid w:val="00194D0A"/>
    <w:rsid w:val="00195D6B"/>
    <w:rsid w:val="00196614"/>
    <w:rsid w:val="001A01BD"/>
    <w:rsid w:val="001A1A4F"/>
    <w:rsid w:val="001A1A58"/>
    <w:rsid w:val="001A31E7"/>
    <w:rsid w:val="001A368C"/>
    <w:rsid w:val="001A488C"/>
    <w:rsid w:val="001A607D"/>
    <w:rsid w:val="001B022C"/>
    <w:rsid w:val="001B0353"/>
    <w:rsid w:val="001B1B8D"/>
    <w:rsid w:val="001B1D08"/>
    <w:rsid w:val="001B1D47"/>
    <w:rsid w:val="001B24E8"/>
    <w:rsid w:val="001B3E18"/>
    <w:rsid w:val="001B494B"/>
    <w:rsid w:val="001B4B3D"/>
    <w:rsid w:val="001B4BCA"/>
    <w:rsid w:val="001B4FCD"/>
    <w:rsid w:val="001B5EF8"/>
    <w:rsid w:val="001B7C07"/>
    <w:rsid w:val="001C05E0"/>
    <w:rsid w:val="001C0E48"/>
    <w:rsid w:val="001C1BEE"/>
    <w:rsid w:val="001C37F3"/>
    <w:rsid w:val="001D0144"/>
    <w:rsid w:val="001D01A8"/>
    <w:rsid w:val="001D1905"/>
    <w:rsid w:val="001D2B83"/>
    <w:rsid w:val="001D2FD1"/>
    <w:rsid w:val="001D4143"/>
    <w:rsid w:val="001D557B"/>
    <w:rsid w:val="001D64B9"/>
    <w:rsid w:val="001D7349"/>
    <w:rsid w:val="001E168F"/>
    <w:rsid w:val="001E27CE"/>
    <w:rsid w:val="001E5A2F"/>
    <w:rsid w:val="001E61C6"/>
    <w:rsid w:val="001F0142"/>
    <w:rsid w:val="001F0336"/>
    <w:rsid w:val="001F1312"/>
    <w:rsid w:val="001F1F73"/>
    <w:rsid w:val="001F1FDE"/>
    <w:rsid w:val="001F25A5"/>
    <w:rsid w:val="001F6903"/>
    <w:rsid w:val="001F6B76"/>
    <w:rsid w:val="00200ADF"/>
    <w:rsid w:val="00200F35"/>
    <w:rsid w:val="00200FBF"/>
    <w:rsid w:val="00201BAC"/>
    <w:rsid w:val="00202857"/>
    <w:rsid w:val="00202BB5"/>
    <w:rsid w:val="00203404"/>
    <w:rsid w:val="00204D4E"/>
    <w:rsid w:val="00210F5C"/>
    <w:rsid w:val="00211125"/>
    <w:rsid w:val="00211FC2"/>
    <w:rsid w:val="0021226C"/>
    <w:rsid w:val="00212530"/>
    <w:rsid w:val="00212999"/>
    <w:rsid w:val="00212C90"/>
    <w:rsid w:val="00212E01"/>
    <w:rsid w:val="00213942"/>
    <w:rsid w:val="00213F16"/>
    <w:rsid w:val="0021602C"/>
    <w:rsid w:val="0021790A"/>
    <w:rsid w:val="0022453F"/>
    <w:rsid w:val="00224922"/>
    <w:rsid w:val="002266E4"/>
    <w:rsid w:val="00227176"/>
    <w:rsid w:val="002272F0"/>
    <w:rsid w:val="00230605"/>
    <w:rsid w:val="00232599"/>
    <w:rsid w:val="00233025"/>
    <w:rsid w:val="002333C7"/>
    <w:rsid w:val="0023374E"/>
    <w:rsid w:val="002344F8"/>
    <w:rsid w:val="00234941"/>
    <w:rsid w:val="00235AF7"/>
    <w:rsid w:val="00235D48"/>
    <w:rsid w:val="00237814"/>
    <w:rsid w:val="00237DA4"/>
    <w:rsid w:val="0024022F"/>
    <w:rsid w:val="002402F5"/>
    <w:rsid w:val="00242036"/>
    <w:rsid w:val="00242BE5"/>
    <w:rsid w:val="00242F1A"/>
    <w:rsid w:val="00243CEA"/>
    <w:rsid w:val="00244BD5"/>
    <w:rsid w:val="00245F96"/>
    <w:rsid w:val="0024672B"/>
    <w:rsid w:val="0025127F"/>
    <w:rsid w:val="002532E2"/>
    <w:rsid w:val="00253AD4"/>
    <w:rsid w:val="00255BE8"/>
    <w:rsid w:val="00257AAC"/>
    <w:rsid w:val="00257B86"/>
    <w:rsid w:val="00257C58"/>
    <w:rsid w:val="00257DDF"/>
    <w:rsid w:val="00264639"/>
    <w:rsid w:val="0026696B"/>
    <w:rsid w:val="00270BA6"/>
    <w:rsid w:val="002711BE"/>
    <w:rsid w:val="00271CE9"/>
    <w:rsid w:val="00272B68"/>
    <w:rsid w:val="002731FC"/>
    <w:rsid w:val="002736EE"/>
    <w:rsid w:val="00274695"/>
    <w:rsid w:val="0027495D"/>
    <w:rsid w:val="00275DF0"/>
    <w:rsid w:val="00275F30"/>
    <w:rsid w:val="0027603B"/>
    <w:rsid w:val="0027692D"/>
    <w:rsid w:val="002776BB"/>
    <w:rsid w:val="00277CF9"/>
    <w:rsid w:val="00281600"/>
    <w:rsid w:val="00281BC8"/>
    <w:rsid w:val="00283D05"/>
    <w:rsid w:val="0028417C"/>
    <w:rsid w:val="002844DD"/>
    <w:rsid w:val="002849A3"/>
    <w:rsid w:val="002864D6"/>
    <w:rsid w:val="002870D7"/>
    <w:rsid w:val="0028722E"/>
    <w:rsid w:val="0029146C"/>
    <w:rsid w:val="002918EC"/>
    <w:rsid w:val="00291C7C"/>
    <w:rsid w:val="0029239C"/>
    <w:rsid w:val="002929C1"/>
    <w:rsid w:val="00294683"/>
    <w:rsid w:val="00294A83"/>
    <w:rsid w:val="00297348"/>
    <w:rsid w:val="00297533"/>
    <w:rsid w:val="00297F95"/>
    <w:rsid w:val="002A0C18"/>
    <w:rsid w:val="002A122B"/>
    <w:rsid w:val="002A19FC"/>
    <w:rsid w:val="002A2F3A"/>
    <w:rsid w:val="002A3A37"/>
    <w:rsid w:val="002A4226"/>
    <w:rsid w:val="002A5B3F"/>
    <w:rsid w:val="002A6BBF"/>
    <w:rsid w:val="002A6C71"/>
    <w:rsid w:val="002B0C2B"/>
    <w:rsid w:val="002B0CD7"/>
    <w:rsid w:val="002B17CF"/>
    <w:rsid w:val="002B2291"/>
    <w:rsid w:val="002B41AA"/>
    <w:rsid w:val="002B43E1"/>
    <w:rsid w:val="002B448E"/>
    <w:rsid w:val="002B4E4E"/>
    <w:rsid w:val="002B5E23"/>
    <w:rsid w:val="002B79A8"/>
    <w:rsid w:val="002C0577"/>
    <w:rsid w:val="002C1507"/>
    <w:rsid w:val="002C2563"/>
    <w:rsid w:val="002C30C6"/>
    <w:rsid w:val="002C34C7"/>
    <w:rsid w:val="002C49A3"/>
    <w:rsid w:val="002C4E33"/>
    <w:rsid w:val="002C6890"/>
    <w:rsid w:val="002C77EC"/>
    <w:rsid w:val="002C7E0B"/>
    <w:rsid w:val="002D0CB1"/>
    <w:rsid w:val="002D14DA"/>
    <w:rsid w:val="002D2BBB"/>
    <w:rsid w:val="002D6C29"/>
    <w:rsid w:val="002D77EC"/>
    <w:rsid w:val="002E1211"/>
    <w:rsid w:val="002E32CF"/>
    <w:rsid w:val="002E4B87"/>
    <w:rsid w:val="002E4B88"/>
    <w:rsid w:val="002E5EEC"/>
    <w:rsid w:val="002E713C"/>
    <w:rsid w:val="002E7915"/>
    <w:rsid w:val="002F025F"/>
    <w:rsid w:val="002F06A0"/>
    <w:rsid w:val="002F0E49"/>
    <w:rsid w:val="002F1E5D"/>
    <w:rsid w:val="002F2901"/>
    <w:rsid w:val="002F500D"/>
    <w:rsid w:val="002F5A33"/>
    <w:rsid w:val="002F5D37"/>
    <w:rsid w:val="002F7179"/>
    <w:rsid w:val="002F71E3"/>
    <w:rsid w:val="002F7664"/>
    <w:rsid w:val="002F7738"/>
    <w:rsid w:val="002F7B7F"/>
    <w:rsid w:val="00300F9A"/>
    <w:rsid w:val="00301626"/>
    <w:rsid w:val="003021A7"/>
    <w:rsid w:val="00302E87"/>
    <w:rsid w:val="00303832"/>
    <w:rsid w:val="00303952"/>
    <w:rsid w:val="003039C0"/>
    <w:rsid w:val="003039DD"/>
    <w:rsid w:val="00304368"/>
    <w:rsid w:val="00306081"/>
    <w:rsid w:val="00306A9B"/>
    <w:rsid w:val="00306B4E"/>
    <w:rsid w:val="003078BE"/>
    <w:rsid w:val="00310751"/>
    <w:rsid w:val="00310BC6"/>
    <w:rsid w:val="00310BD9"/>
    <w:rsid w:val="00310EE1"/>
    <w:rsid w:val="00313520"/>
    <w:rsid w:val="00314D4A"/>
    <w:rsid w:val="00315910"/>
    <w:rsid w:val="003164E1"/>
    <w:rsid w:val="00320CAD"/>
    <w:rsid w:val="0032167A"/>
    <w:rsid w:val="00321ADC"/>
    <w:rsid w:val="00322379"/>
    <w:rsid w:val="00322518"/>
    <w:rsid w:val="003233F1"/>
    <w:rsid w:val="00323B48"/>
    <w:rsid w:val="00324EB1"/>
    <w:rsid w:val="00325F22"/>
    <w:rsid w:val="003262C9"/>
    <w:rsid w:val="003269EF"/>
    <w:rsid w:val="0032730A"/>
    <w:rsid w:val="00327384"/>
    <w:rsid w:val="003311F9"/>
    <w:rsid w:val="0033120C"/>
    <w:rsid w:val="00331590"/>
    <w:rsid w:val="0033174B"/>
    <w:rsid w:val="00332D3C"/>
    <w:rsid w:val="00333581"/>
    <w:rsid w:val="00334043"/>
    <w:rsid w:val="0033463A"/>
    <w:rsid w:val="00334B33"/>
    <w:rsid w:val="003365B1"/>
    <w:rsid w:val="00337E2E"/>
    <w:rsid w:val="003401EA"/>
    <w:rsid w:val="003421FD"/>
    <w:rsid w:val="003429DE"/>
    <w:rsid w:val="00343443"/>
    <w:rsid w:val="00343590"/>
    <w:rsid w:val="00343E88"/>
    <w:rsid w:val="003450FA"/>
    <w:rsid w:val="00345576"/>
    <w:rsid w:val="003466EC"/>
    <w:rsid w:val="0035046D"/>
    <w:rsid w:val="00351FC5"/>
    <w:rsid w:val="003523AD"/>
    <w:rsid w:val="003524B0"/>
    <w:rsid w:val="003533D6"/>
    <w:rsid w:val="00353548"/>
    <w:rsid w:val="003538C9"/>
    <w:rsid w:val="0035438F"/>
    <w:rsid w:val="00355202"/>
    <w:rsid w:val="003556C9"/>
    <w:rsid w:val="00355B0D"/>
    <w:rsid w:val="00355F0C"/>
    <w:rsid w:val="0035603B"/>
    <w:rsid w:val="003644E9"/>
    <w:rsid w:val="00364A4B"/>
    <w:rsid w:val="00364E8F"/>
    <w:rsid w:val="003654DD"/>
    <w:rsid w:val="00373118"/>
    <w:rsid w:val="00373ABA"/>
    <w:rsid w:val="00373E20"/>
    <w:rsid w:val="0037460D"/>
    <w:rsid w:val="00375663"/>
    <w:rsid w:val="00375FDE"/>
    <w:rsid w:val="00376491"/>
    <w:rsid w:val="00376CCC"/>
    <w:rsid w:val="003772BC"/>
    <w:rsid w:val="00377FDC"/>
    <w:rsid w:val="00380358"/>
    <w:rsid w:val="00380665"/>
    <w:rsid w:val="003808FA"/>
    <w:rsid w:val="00381C63"/>
    <w:rsid w:val="00381EBF"/>
    <w:rsid w:val="00382C88"/>
    <w:rsid w:val="0038304E"/>
    <w:rsid w:val="0038332C"/>
    <w:rsid w:val="00383ADA"/>
    <w:rsid w:val="003850F1"/>
    <w:rsid w:val="0038566E"/>
    <w:rsid w:val="00385768"/>
    <w:rsid w:val="00385EAE"/>
    <w:rsid w:val="003861BF"/>
    <w:rsid w:val="00386ADE"/>
    <w:rsid w:val="00390B4B"/>
    <w:rsid w:val="0039114E"/>
    <w:rsid w:val="0039197B"/>
    <w:rsid w:val="003922EA"/>
    <w:rsid w:val="00392777"/>
    <w:rsid w:val="003929F3"/>
    <w:rsid w:val="00392A1A"/>
    <w:rsid w:val="00392DE8"/>
    <w:rsid w:val="00393426"/>
    <w:rsid w:val="00393F2A"/>
    <w:rsid w:val="003940B0"/>
    <w:rsid w:val="0039423E"/>
    <w:rsid w:val="00394A0C"/>
    <w:rsid w:val="00395897"/>
    <w:rsid w:val="00395922"/>
    <w:rsid w:val="00395FE4"/>
    <w:rsid w:val="00396C52"/>
    <w:rsid w:val="003975EB"/>
    <w:rsid w:val="00397C17"/>
    <w:rsid w:val="003A14E3"/>
    <w:rsid w:val="003A15AF"/>
    <w:rsid w:val="003A2FE9"/>
    <w:rsid w:val="003A5366"/>
    <w:rsid w:val="003A5F3A"/>
    <w:rsid w:val="003A786E"/>
    <w:rsid w:val="003A7D31"/>
    <w:rsid w:val="003B0F1B"/>
    <w:rsid w:val="003B1A4A"/>
    <w:rsid w:val="003B2CDD"/>
    <w:rsid w:val="003B3214"/>
    <w:rsid w:val="003B6048"/>
    <w:rsid w:val="003B6512"/>
    <w:rsid w:val="003C0844"/>
    <w:rsid w:val="003C2857"/>
    <w:rsid w:val="003C2F8F"/>
    <w:rsid w:val="003C32E1"/>
    <w:rsid w:val="003D0F3C"/>
    <w:rsid w:val="003D18B1"/>
    <w:rsid w:val="003D2C12"/>
    <w:rsid w:val="003D45F9"/>
    <w:rsid w:val="003D4746"/>
    <w:rsid w:val="003D4D2B"/>
    <w:rsid w:val="003D5835"/>
    <w:rsid w:val="003D58AC"/>
    <w:rsid w:val="003E1F27"/>
    <w:rsid w:val="003E2DEA"/>
    <w:rsid w:val="003E4710"/>
    <w:rsid w:val="003E5047"/>
    <w:rsid w:val="003E5686"/>
    <w:rsid w:val="003E64BA"/>
    <w:rsid w:val="003E6690"/>
    <w:rsid w:val="003E6A10"/>
    <w:rsid w:val="003E6AEA"/>
    <w:rsid w:val="003E6F79"/>
    <w:rsid w:val="003E785C"/>
    <w:rsid w:val="003E7CC3"/>
    <w:rsid w:val="003F0AB2"/>
    <w:rsid w:val="003F29F6"/>
    <w:rsid w:val="003F2AD7"/>
    <w:rsid w:val="003F3387"/>
    <w:rsid w:val="003F3F24"/>
    <w:rsid w:val="003F526E"/>
    <w:rsid w:val="003F5926"/>
    <w:rsid w:val="004027A7"/>
    <w:rsid w:val="0040317D"/>
    <w:rsid w:val="004038AC"/>
    <w:rsid w:val="00403AD7"/>
    <w:rsid w:val="0040445D"/>
    <w:rsid w:val="004059F5"/>
    <w:rsid w:val="0041004E"/>
    <w:rsid w:val="00410E6A"/>
    <w:rsid w:val="00411592"/>
    <w:rsid w:val="00412842"/>
    <w:rsid w:val="004129C5"/>
    <w:rsid w:val="00414062"/>
    <w:rsid w:val="00414D08"/>
    <w:rsid w:val="0041514F"/>
    <w:rsid w:val="0041680A"/>
    <w:rsid w:val="00417A8E"/>
    <w:rsid w:val="0042073B"/>
    <w:rsid w:val="00420B58"/>
    <w:rsid w:val="00421262"/>
    <w:rsid w:val="004212F9"/>
    <w:rsid w:val="00421516"/>
    <w:rsid w:val="00421ED3"/>
    <w:rsid w:val="004232F9"/>
    <w:rsid w:val="0042433E"/>
    <w:rsid w:val="00424CF8"/>
    <w:rsid w:val="00425464"/>
    <w:rsid w:val="00426C77"/>
    <w:rsid w:val="00426CF2"/>
    <w:rsid w:val="00426DDC"/>
    <w:rsid w:val="00430073"/>
    <w:rsid w:val="00430257"/>
    <w:rsid w:val="004304D9"/>
    <w:rsid w:val="004313F4"/>
    <w:rsid w:val="004315C0"/>
    <w:rsid w:val="0043164A"/>
    <w:rsid w:val="0043181F"/>
    <w:rsid w:val="00431865"/>
    <w:rsid w:val="00431E71"/>
    <w:rsid w:val="0043221A"/>
    <w:rsid w:val="00433661"/>
    <w:rsid w:val="00433686"/>
    <w:rsid w:val="00434DEA"/>
    <w:rsid w:val="004352C9"/>
    <w:rsid w:val="004369A3"/>
    <w:rsid w:val="00436F9A"/>
    <w:rsid w:val="004378AE"/>
    <w:rsid w:val="004420EF"/>
    <w:rsid w:val="00442934"/>
    <w:rsid w:val="00447F67"/>
    <w:rsid w:val="00450282"/>
    <w:rsid w:val="00450E5E"/>
    <w:rsid w:val="00450F99"/>
    <w:rsid w:val="0045237D"/>
    <w:rsid w:val="0045391F"/>
    <w:rsid w:val="004539D7"/>
    <w:rsid w:val="004547A0"/>
    <w:rsid w:val="004560F1"/>
    <w:rsid w:val="00456843"/>
    <w:rsid w:val="004605BA"/>
    <w:rsid w:val="00460BD2"/>
    <w:rsid w:val="004621C3"/>
    <w:rsid w:val="0046357C"/>
    <w:rsid w:val="0046463E"/>
    <w:rsid w:val="0046511A"/>
    <w:rsid w:val="00466E96"/>
    <w:rsid w:val="00471A71"/>
    <w:rsid w:val="00471BB6"/>
    <w:rsid w:val="004736F6"/>
    <w:rsid w:val="00474683"/>
    <w:rsid w:val="00474805"/>
    <w:rsid w:val="00476886"/>
    <w:rsid w:val="00476BBD"/>
    <w:rsid w:val="00482193"/>
    <w:rsid w:val="00483DFB"/>
    <w:rsid w:val="004853C8"/>
    <w:rsid w:val="0048577D"/>
    <w:rsid w:val="0048769F"/>
    <w:rsid w:val="00487C8E"/>
    <w:rsid w:val="00490409"/>
    <w:rsid w:val="004937AC"/>
    <w:rsid w:val="004938D7"/>
    <w:rsid w:val="0049485A"/>
    <w:rsid w:val="00495A7F"/>
    <w:rsid w:val="004962ED"/>
    <w:rsid w:val="00496CC7"/>
    <w:rsid w:val="004A165B"/>
    <w:rsid w:val="004A2DB8"/>
    <w:rsid w:val="004A5428"/>
    <w:rsid w:val="004A7001"/>
    <w:rsid w:val="004B1CB8"/>
    <w:rsid w:val="004B1EB1"/>
    <w:rsid w:val="004B37CA"/>
    <w:rsid w:val="004B5769"/>
    <w:rsid w:val="004B670B"/>
    <w:rsid w:val="004C0DCF"/>
    <w:rsid w:val="004C0E33"/>
    <w:rsid w:val="004C11D4"/>
    <w:rsid w:val="004C1437"/>
    <w:rsid w:val="004C2FB1"/>
    <w:rsid w:val="004C37A5"/>
    <w:rsid w:val="004C459C"/>
    <w:rsid w:val="004C6691"/>
    <w:rsid w:val="004D119E"/>
    <w:rsid w:val="004D2FFC"/>
    <w:rsid w:val="004D46C3"/>
    <w:rsid w:val="004D5357"/>
    <w:rsid w:val="004D595B"/>
    <w:rsid w:val="004D64E6"/>
    <w:rsid w:val="004D6F58"/>
    <w:rsid w:val="004D7B4D"/>
    <w:rsid w:val="004E0447"/>
    <w:rsid w:val="004E061B"/>
    <w:rsid w:val="004E0F6B"/>
    <w:rsid w:val="004E136B"/>
    <w:rsid w:val="004E257A"/>
    <w:rsid w:val="004E2FB2"/>
    <w:rsid w:val="004E3773"/>
    <w:rsid w:val="004E3948"/>
    <w:rsid w:val="004E5FB2"/>
    <w:rsid w:val="004E6372"/>
    <w:rsid w:val="004E64D2"/>
    <w:rsid w:val="004E7414"/>
    <w:rsid w:val="004F0A8F"/>
    <w:rsid w:val="004F225F"/>
    <w:rsid w:val="004F26EF"/>
    <w:rsid w:val="004F45A4"/>
    <w:rsid w:val="004F50E7"/>
    <w:rsid w:val="004F551D"/>
    <w:rsid w:val="004F6917"/>
    <w:rsid w:val="005005A9"/>
    <w:rsid w:val="00500741"/>
    <w:rsid w:val="005016C0"/>
    <w:rsid w:val="005024AF"/>
    <w:rsid w:val="00502A38"/>
    <w:rsid w:val="00503A95"/>
    <w:rsid w:val="00503F6D"/>
    <w:rsid w:val="005046A1"/>
    <w:rsid w:val="00504A98"/>
    <w:rsid w:val="00504FB8"/>
    <w:rsid w:val="005055B6"/>
    <w:rsid w:val="00505A84"/>
    <w:rsid w:val="005063D6"/>
    <w:rsid w:val="00506867"/>
    <w:rsid w:val="005078CC"/>
    <w:rsid w:val="00507C20"/>
    <w:rsid w:val="00512FCB"/>
    <w:rsid w:val="00513FE6"/>
    <w:rsid w:val="00515814"/>
    <w:rsid w:val="00516721"/>
    <w:rsid w:val="005170AA"/>
    <w:rsid w:val="0051741C"/>
    <w:rsid w:val="00520530"/>
    <w:rsid w:val="005206B0"/>
    <w:rsid w:val="0052171C"/>
    <w:rsid w:val="00522C6D"/>
    <w:rsid w:val="00523566"/>
    <w:rsid w:val="005242C3"/>
    <w:rsid w:val="00525347"/>
    <w:rsid w:val="00526532"/>
    <w:rsid w:val="005305B6"/>
    <w:rsid w:val="00530616"/>
    <w:rsid w:val="0053084F"/>
    <w:rsid w:val="00530A81"/>
    <w:rsid w:val="00531134"/>
    <w:rsid w:val="005334D6"/>
    <w:rsid w:val="00533CD8"/>
    <w:rsid w:val="00534E70"/>
    <w:rsid w:val="005352DC"/>
    <w:rsid w:val="0053657A"/>
    <w:rsid w:val="005368C1"/>
    <w:rsid w:val="00537880"/>
    <w:rsid w:val="005403A1"/>
    <w:rsid w:val="005413E5"/>
    <w:rsid w:val="005424ED"/>
    <w:rsid w:val="00545898"/>
    <w:rsid w:val="00545B85"/>
    <w:rsid w:val="00546254"/>
    <w:rsid w:val="00553529"/>
    <w:rsid w:val="00553BCD"/>
    <w:rsid w:val="00555716"/>
    <w:rsid w:val="00557E0C"/>
    <w:rsid w:val="00560011"/>
    <w:rsid w:val="00560BC3"/>
    <w:rsid w:val="005614D6"/>
    <w:rsid w:val="00562131"/>
    <w:rsid w:val="00562D8D"/>
    <w:rsid w:val="00563BF5"/>
    <w:rsid w:val="00564C2F"/>
    <w:rsid w:val="00565D6F"/>
    <w:rsid w:val="00566B94"/>
    <w:rsid w:val="00570D6C"/>
    <w:rsid w:val="00571FC7"/>
    <w:rsid w:val="00572D1C"/>
    <w:rsid w:val="00574AB0"/>
    <w:rsid w:val="00574C74"/>
    <w:rsid w:val="00574C92"/>
    <w:rsid w:val="00575D70"/>
    <w:rsid w:val="00581AD9"/>
    <w:rsid w:val="0058327B"/>
    <w:rsid w:val="00583C83"/>
    <w:rsid w:val="00585302"/>
    <w:rsid w:val="00585DD5"/>
    <w:rsid w:val="00585EC4"/>
    <w:rsid w:val="00586259"/>
    <w:rsid w:val="00586E63"/>
    <w:rsid w:val="00586ECF"/>
    <w:rsid w:val="005879D6"/>
    <w:rsid w:val="0059111D"/>
    <w:rsid w:val="005918AB"/>
    <w:rsid w:val="00591B5D"/>
    <w:rsid w:val="00591E73"/>
    <w:rsid w:val="005924A8"/>
    <w:rsid w:val="00592C01"/>
    <w:rsid w:val="00593235"/>
    <w:rsid w:val="00594D6D"/>
    <w:rsid w:val="00595163"/>
    <w:rsid w:val="00595A8F"/>
    <w:rsid w:val="00595FD1"/>
    <w:rsid w:val="005967E1"/>
    <w:rsid w:val="005A1D0C"/>
    <w:rsid w:val="005A2DFC"/>
    <w:rsid w:val="005A3BF1"/>
    <w:rsid w:val="005A3EDB"/>
    <w:rsid w:val="005A3EF6"/>
    <w:rsid w:val="005A5333"/>
    <w:rsid w:val="005A55DA"/>
    <w:rsid w:val="005A64CF"/>
    <w:rsid w:val="005A6C80"/>
    <w:rsid w:val="005A7434"/>
    <w:rsid w:val="005A791F"/>
    <w:rsid w:val="005B0700"/>
    <w:rsid w:val="005B11F2"/>
    <w:rsid w:val="005B201A"/>
    <w:rsid w:val="005B6309"/>
    <w:rsid w:val="005B7828"/>
    <w:rsid w:val="005C0CD0"/>
    <w:rsid w:val="005C1008"/>
    <w:rsid w:val="005C1817"/>
    <w:rsid w:val="005C2973"/>
    <w:rsid w:val="005C2C99"/>
    <w:rsid w:val="005C2ECC"/>
    <w:rsid w:val="005C408A"/>
    <w:rsid w:val="005C518A"/>
    <w:rsid w:val="005C5603"/>
    <w:rsid w:val="005C6C15"/>
    <w:rsid w:val="005C6C21"/>
    <w:rsid w:val="005D025C"/>
    <w:rsid w:val="005D089A"/>
    <w:rsid w:val="005D0A10"/>
    <w:rsid w:val="005D1349"/>
    <w:rsid w:val="005D3B06"/>
    <w:rsid w:val="005D41E6"/>
    <w:rsid w:val="005D72D4"/>
    <w:rsid w:val="005D76B3"/>
    <w:rsid w:val="005E2257"/>
    <w:rsid w:val="005E2348"/>
    <w:rsid w:val="005E2994"/>
    <w:rsid w:val="005E5340"/>
    <w:rsid w:val="005E5F00"/>
    <w:rsid w:val="005E6060"/>
    <w:rsid w:val="005E6760"/>
    <w:rsid w:val="005E7373"/>
    <w:rsid w:val="005E7AF4"/>
    <w:rsid w:val="005F1750"/>
    <w:rsid w:val="005F1A8B"/>
    <w:rsid w:val="005F1E34"/>
    <w:rsid w:val="005F2C57"/>
    <w:rsid w:val="005F3683"/>
    <w:rsid w:val="005F4FEE"/>
    <w:rsid w:val="005F5494"/>
    <w:rsid w:val="005F57C5"/>
    <w:rsid w:val="005F6379"/>
    <w:rsid w:val="005F6BB9"/>
    <w:rsid w:val="005F77A9"/>
    <w:rsid w:val="005F7B97"/>
    <w:rsid w:val="006003BF"/>
    <w:rsid w:val="00601570"/>
    <w:rsid w:val="00603CAC"/>
    <w:rsid w:val="00604DCD"/>
    <w:rsid w:val="00605256"/>
    <w:rsid w:val="00605AF6"/>
    <w:rsid w:val="006108C9"/>
    <w:rsid w:val="00611CB8"/>
    <w:rsid w:val="00615905"/>
    <w:rsid w:val="006168E5"/>
    <w:rsid w:val="00620886"/>
    <w:rsid w:val="00620B9E"/>
    <w:rsid w:val="00621181"/>
    <w:rsid w:val="00625A9E"/>
    <w:rsid w:val="006265D3"/>
    <w:rsid w:val="00626AC7"/>
    <w:rsid w:val="00630733"/>
    <w:rsid w:val="00631CC2"/>
    <w:rsid w:val="006323A7"/>
    <w:rsid w:val="00633D6A"/>
    <w:rsid w:val="0063474E"/>
    <w:rsid w:val="006352A7"/>
    <w:rsid w:val="00635ABD"/>
    <w:rsid w:val="00637912"/>
    <w:rsid w:val="00637BE3"/>
    <w:rsid w:val="00637FF0"/>
    <w:rsid w:val="00641138"/>
    <w:rsid w:val="00642B60"/>
    <w:rsid w:val="006434C6"/>
    <w:rsid w:val="00643D9C"/>
    <w:rsid w:val="00644245"/>
    <w:rsid w:val="006454B1"/>
    <w:rsid w:val="00645667"/>
    <w:rsid w:val="0064596E"/>
    <w:rsid w:val="00645B9D"/>
    <w:rsid w:val="00645CFF"/>
    <w:rsid w:val="00646889"/>
    <w:rsid w:val="0065070D"/>
    <w:rsid w:val="0065134B"/>
    <w:rsid w:val="006517EE"/>
    <w:rsid w:val="00651AA4"/>
    <w:rsid w:val="0065228A"/>
    <w:rsid w:val="006526AE"/>
    <w:rsid w:val="00653615"/>
    <w:rsid w:val="00653C38"/>
    <w:rsid w:val="00654E19"/>
    <w:rsid w:val="00655387"/>
    <w:rsid w:val="0065692F"/>
    <w:rsid w:val="00657BED"/>
    <w:rsid w:val="00657C13"/>
    <w:rsid w:val="00660E3F"/>
    <w:rsid w:val="00660ED7"/>
    <w:rsid w:val="0066402F"/>
    <w:rsid w:val="0066464E"/>
    <w:rsid w:val="0066509D"/>
    <w:rsid w:val="00665833"/>
    <w:rsid w:val="00666AE5"/>
    <w:rsid w:val="00667787"/>
    <w:rsid w:val="0066789A"/>
    <w:rsid w:val="00670B50"/>
    <w:rsid w:val="0067130E"/>
    <w:rsid w:val="00672AE4"/>
    <w:rsid w:val="00673AA2"/>
    <w:rsid w:val="00673EAD"/>
    <w:rsid w:val="00673FB9"/>
    <w:rsid w:val="00674BCC"/>
    <w:rsid w:val="006764B4"/>
    <w:rsid w:val="0067720D"/>
    <w:rsid w:val="00681237"/>
    <w:rsid w:val="006827FA"/>
    <w:rsid w:val="00682B1E"/>
    <w:rsid w:val="00684811"/>
    <w:rsid w:val="00685919"/>
    <w:rsid w:val="00690185"/>
    <w:rsid w:val="0069172E"/>
    <w:rsid w:val="00691DA4"/>
    <w:rsid w:val="00697A5F"/>
    <w:rsid w:val="00697EC8"/>
    <w:rsid w:val="006A04BC"/>
    <w:rsid w:val="006A0FEA"/>
    <w:rsid w:val="006A2398"/>
    <w:rsid w:val="006A4141"/>
    <w:rsid w:val="006A462B"/>
    <w:rsid w:val="006A5897"/>
    <w:rsid w:val="006A629D"/>
    <w:rsid w:val="006B0346"/>
    <w:rsid w:val="006B1483"/>
    <w:rsid w:val="006B17D9"/>
    <w:rsid w:val="006B1E15"/>
    <w:rsid w:val="006B25BD"/>
    <w:rsid w:val="006B3AF0"/>
    <w:rsid w:val="006B50D6"/>
    <w:rsid w:val="006B7256"/>
    <w:rsid w:val="006B758B"/>
    <w:rsid w:val="006B786A"/>
    <w:rsid w:val="006B7CBA"/>
    <w:rsid w:val="006C0C25"/>
    <w:rsid w:val="006C1278"/>
    <w:rsid w:val="006C140E"/>
    <w:rsid w:val="006C2068"/>
    <w:rsid w:val="006C2196"/>
    <w:rsid w:val="006C2BB8"/>
    <w:rsid w:val="006C3A3E"/>
    <w:rsid w:val="006C55DA"/>
    <w:rsid w:val="006C59D5"/>
    <w:rsid w:val="006C6EB2"/>
    <w:rsid w:val="006C7445"/>
    <w:rsid w:val="006D0BF0"/>
    <w:rsid w:val="006D1519"/>
    <w:rsid w:val="006D1E6E"/>
    <w:rsid w:val="006D2779"/>
    <w:rsid w:val="006D782B"/>
    <w:rsid w:val="006D7958"/>
    <w:rsid w:val="006E036F"/>
    <w:rsid w:val="006E0F1D"/>
    <w:rsid w:val="006E1A73"/>
    <w:rsid w:val="006E369C"/>
    <w:rsid w:val="006E3899"/>
    <w:rsid w:val="006E3B54"/>
    <w:rsid w:val="006E5484"/>
    <w:rsid w:val="006E6181"/>
    <w:rsid w:val="006F0A60"/>
    <w:rsid w:val="006F22BA"/>
    <w:rsid w:val="006F2518"/>
    <w:rsid w:val="006F25DC"/>
    <w:rsid w:val="006F6D7D"/>
    <w:rsid w:val="00700CA9"/>
    <w:rsid w:val="00701E7B"/>
    <w:rsid w:val="007024E3"/>
    <w:rsid w:val="0070271D"/>
    <w:rsid w:val="007047D9"/>
    <w:rsid w:val="00705D56"/>
    <w:rsid w:val="00706CE6"/>
    <w:rsid w:val="0071052F"/>
    <w:rsid w:val="007108BA"/>
    <w:rsid w:val="00711440"/>
    <w:rsid w:val="007125F8"/>
    <w:rsid w:val="007130B4"/>
    <w:rsid w:val="00713D44"/>
    <w:rsid w:val="00714BB3"/>
    <w:rsid w:val="00714C2A"/>
    <w:rsid w:val="007204D3"/>
    <w:rsid w:val="0072103B"/>
    <w:rsid w:val="007216A8"/>
    <w:rsid w:val="00721DAC"/>
    <w:rsid w:val="0072249A"/>
    <w:rsid w:val="0072269D"/>
    <w:rsid w:val="00723480"/>
    <w:rsid w:val="007235DA"/>
    <w:rsid w:val="007240FF"/>
    <w:rsid w:val="00724420"/>
    <w:rsid w:val="00725C05"/>
    <w:rsid w:val="00727591"/>
    <w:rsid w:val="007276E0"/>
    <w:rsid w:val="007277C1"/>
    <w:rsid w:val="00731784"/>
    <w:rsid w:val="007317BD"/>
    <w:rsid w:val="00731F08"/>
    <w:rsid w:val="00732304"/>
    <w:rsid w:val="0073365A"/>
    <w:rsid w:val="00734C98"/>
    <w:rsid w:val="007353FC"/>
    <w:rsid w:val="00737092"/>
    <w:rsid w:val="00737645"/>
    <w:rsid w:val="00737FFE"/>
    <w:rsid w:val="00741012"/>
    <w:rsid w:val="007440A8"/>
    <w:rsid w:val="00744498"/>
    <w:rsid w:val="00744926"/>
    <w:rsid w:val="00747DD3"/>
    <w:rsid w:val="0075000F"/>
    <w:rsid w:val="007502F0"/>
    <w:rsid w:val="00750DB9"/>
    <w:rsid w:val="007546E5"/>
    <w:rsid w:val="0075676F"/>
    <w:rsid w:val="00757195"/>
    <w:rsid w:val="00757879"/>
    <w:rsid w:val="00757F50"/>
    <w:rsid w:val="0076143C"/>
    <w:rsid w:val="00761FE8"/>
    <w:rsid w:val="00763D3C"/>
    <w:rsid w:val="00763FCF"/>
    <w:rsid w:val="00764A16"/>
    <w:rsid w:val="007653A4"/>
    <w:rsid w:val="00765FA3"/>
    <w:rsid w:val="00766A39"/>
    <w:rsid w:val="00766E9A"/>
    <w:rsid w:val="00767BB8"/>
    <w:rsid w:val="00770FD2"/>
    <w:rsid w:val="00771788"/>
    <w:rsid w:val="00773505"/>
    <w:rsid w:val="007736E9"/>
    <w:rsid w:val="0077372A"/>
    <w:rsid w:val="0077451D"/>
    <w:rsid w:val="00774C94"/>
    <w:rsid w:val="00774EF0"/>
    <w:rsid w:val="00775AB4"/>
    <w:rsid w:val="00775E78"/>
    <w:rsid w:val="007776E8"/>
    <w:rsid w:val="00777A58"/>
    <w:rsid w:val="00777D6C"/>
    <w:rsid w:val="00780E7B"/>
    <w:rsid w:val="007827FE"/>
    <w:rsid w:val="00782C27"/>
    <w:rsid w:val="007849BD"/>
    <w:rsid w:val="00784F8A"/>
    <w:rsid w:val="00785327"/>
    <w:rsid w:val="0078560F"/>
    <w:rsid w:val="0078716B"/>
    <w:rsid w:val="0078728F"/>
    <w:rsid w:val="00787A73"/>
    <w:rsid w:val="007905AE"/>
    <w:rsid w:val="00791F2A"/>
    <w:rsid w:val="00792A02"/>
    <w:rsid w:val="00792ADB"/>
    <w:rsid w:val="007934F7"/>
    <w:rsid w:val="007958D4"/>
    <w:rsid w:val="00795AA1"/>
    <w:rsid w:val="007A0DB8"/>
    <w:rsid w:val="007A1023"/>
    <w:rsid w:val="007A1158"/>
    <w:rsid w:val="007A33BF"/>
    <w:rsid w:val="007A4C6C"/>
    <w:rsid w:val="007A4D5D"/>
    <w:rsid w:val="007A55E5"/>
    <w:rsid w:val="007A579C"/>
    <w:rsid w:val="007A5AC1"/>
    <w:rsid w:val="007A72FA"/>
    <w:rsid w:val="007B1462"/>
    <w:rsid w:val="007B2B65"/>
    <w:rsid w:val="007B2CC8"/>
    <w:rsid w:val="007B3C61"/>
    <w:rsid w:val="007B3CA7"/>
    <w:rsid w:val="007B584A"/>
    <w:rsid w:val="007B5A93"/>
    <w:rsid w:val="007B5D1C"/>
    <w:rsid w:val="007B7F4A"/>
    <w:rsid w:val="007C12AC"/>
    <w:rsid w:val="007C53FE"/>
    <w:rsid w:val="007C665A"/>
    <w:rsid w:val="007D07E2"/>
    <w:rsid w:val="007D11A5"/>
    <w:rsid w:val="007D2E49"/>
    <w:rsid w:val="007D3654"/>
    <w:rsid w:val="007D3D4D"/>
    <w:rsid w:val="007D3F6D"/>
    <w:rsid w:val="007D4FAA"/>
    <w:rsid w:val="007D6B11"/>
    <w:rsid w:val="007D731E"/>
    <w:rsid w:val="007E0ABA"/>
    <w:rsid w:val="007E21BA"/>
    <w:rsid w:val="007E305E"/>
    <w:rsid w:val="007E3415"/>
    <w:rsid w:val="007E42AA"/>
    <w:rsid w:val="007E74E6"/>
    <w:rsid w:val="007F08EA"/>
    <w:rsid w:val="007F19B2"/>
    <w:rsid w:val="007F3EBE"/>
    <w:rsid w:val="007F4950"/>
    <w:rsid w:val="007F49E3"/>
    <w:rsid w:val="007F5B90"/>
    <w:rsid w:val="00800257"/>
    <w:rsid w:val="0080062F"/>
    <w:rsid w:val="00800F0F"/>
    <w:rsid w:val="0080165B"/>
    <w:rsid w:val="0080660D"/>
    <w:rsid w:val="00810ACE"/>
    <w:rsid w:val="00810ADB"/>
    <w:rsid w:val="00814C4B"/>
    <w:rsid w:val="00814CBF"/>
    <w:rsid w:val="00814D49"/>
    <w:rsid w:val="00815510"/>
    <w:rsid w:val="00820097"/>
    <w:rsid w:val="0082197B"/>
    <w:rsid w:val="008227E7"/>
    <w:rsid w:val="0082397D"/>
    <w:rsid w:val="00824DE1"/>
    <w:rsid w:val="00825135"/>
    <w:rsid w:val="00826851"/>
    <w:rsid w:val="008276EE"/>
    <w:rsid w:val="008277CE"/>
    <w:rsid w:val="00830EA0"/>
    <w:rsid w:val="0083235D"/>
    <w:rsid w:val="00832877"/>
    <w:rsid w:val="00833B49"/>
    <w:rsid w:val="008367BD"/>
    <w:rsid w:val="00836A09"/>
    <w:rsid w:val="00836EE7"/>
    <w:rsid w:val="00840ACF"/>
    <w:rsid w:val="00842FEF"/>
    <w:rsid w:val="00843C4C"/>
    <w:rsid w:val="00845061"/>
    <w:rsid w:val="0084551A"/>
    <w:rsid w:val="00845D56"/>
    <w:rsid w:val="0084611B"/>
    <w:rsid w:val="00846436"/>
    <w:rsid w:val="00847F10"/>
    <w:rsid w:val="00851F81"/>
    <w:rsid w:val="008525AC"/>
    <w:rsid w:val="0085379D"/>
    <w:rsid w:val="0085448D"/>
    <w:rsid w:val="00854987"/>
    <w:rsid w:val="00856972"/>
    <w:rsid w:val="00857070"/>
    <w:rsid w:val="00860D9F"/>
    <w:rsid w:val="008630C6"/>
    <w:rsid w:val="00863873"/>
    <w:rsid w:val="00864EEF"/>
    <w:rsid w:val="00865633"/>
    <w:rsid w:val="00865A96"/>
    <w:rsid w:val="00865B56"/>
    <w:rsid w:val="0086796C"/>
    <w:rsid w:val="008679CF"/>
    <w:rsid w:val="00867C94"/>
    <w:rsid w:val="00870A61"/>
    <w:rsid w:val="00872EB5"/>
    <w:rsid w:val="00873F75"/>
    <w:rsid w:val="008757A6"/>
    <w:rsid w:val="0088131F"/>
    <w:rsid w:val="0088226E"/>
    <w:rsid w:val="00883B9F"/>
    <w:rsid w:val="0088417E"/>
    <w:rsid w:val="00884638"/>
    <w:rsid w:val="0088464E"/>
    <w:rsid w:val="00885DEE"/>
    <w:rsid w:val="0088790B"/>
    <w:rsid w:val="00891B24"/>
    <w:rsid w:val="00891C76"/>
    <w:rsid w:val="008931B3"/>
    <w:rsid w:val="0089382A"/>
    <w:rsid w:val="00894641"/>
    <w:rsid w:val="0089574B"/>
    <w:rsid w:val="00895846"/>
    <w:rsid w:val="00895905"/>
    <w:rsid w:val="0089621D"/>
    <w:rsid w:val="00897024"/>
    <w:rsid w:val="008A0A8D"/>
    <w:rsid w:val="008A1D45"/>
    <w:rsid w:val="008A2156"/>
    <w:rsid w:val="008A3165"/>
    <w:rsid w:val="008A3B98"/>
    <w:rsid w:val="008A459B"/>
    <w:rsid w:val="008A6792"/>
    <w:rsid w:val="008A6900"/>
    <w:rsid w:val="008B03D3"/>
    <w:rsid w:val="008B04A9"/>
    <w:rsid w:val="008B1BAA"/>
    <w:rsid w:val="008B4E46"/>
    <w:rsid w:val="008B614B"/>
    <w:rsid w:val="008B6F1F"/>
    <w:rsid w:val="008B79C0"/>
    <w:rsid w:val="008B7E19"/>
    <w:rsid w:val="008C0287"/>
    <w:rsid w:val="008C0317"/>
    <w:rsid w:val="008C0723"/>
    <w:rsid w:val="008C0BE3"/>
    <w:rsid w:val="008C259B"/>
    <w:rsid w:val="008C2AA1"/>
    <w:rsid w:val="008C2BE8"/>
    <w:rsid w:val="008C446C"/>
    <w:rsid w:val="008C47B6"/>
    <w:rsid w:val="008C4E8B"/>
    <w:rsid w:val="008C5EF9"/>
    <w:rsid w:val="008D1116"/>
    <w:rsid w:val="008D138C"/>
    <w:rsid w:val="008D2719"/>
    <w:rsid w:val="008D2E6C"/>
    <w:rsid w:val="008D4471"/>
    <w:rsid w:val="008D4476"/>
    <w:rsid w:val="008D46A3"/>
    <w:rsid w:val="008D54E6"/>
    <w:rsid w:val="008D5658"/>
    <w:rsid w:val="008D5850"/>
    <w:rsid w:val="008D7D87"/>
    <w:rsid w:val="008E6405"/>
    <w:rsid w:val="008E6AE8"/>
    <w:rsid w:val="008E7122"/>
    <w:rsid w:val="008E77BE"/>
    <w:rsid w:val="008E7966"/>
    <w:rsid w:val="008E7B83"/>
    <w:rsid w:val="008F0704"/>
    <w:rsid w:val="008F0D63"/>
    <w:rsid w:val="008F14C1"/>
    <w:rsid w:val="008F2F72"/>
    <w:rsid w:val="008F3F29"/>
    <w:rsid w:val="008F5BCC"/>
    <w:rsid w:val="008F5CF3"/>
    <w:rsid w:val="008F6062"/>
    <w:rsid w:val="008F7E20"/>
    <w:rsid w:val="00902D17"/>
    <w:rsid w:val="009039DC"/>
    <w:rsid w:val="00903BF8"/>
    <w:rsid w:val="00903D57"/>
    <w:rsid w:val="00903DE5"/>
    <w:rsid w:val="00904C66"/>
    <w:rsid w:val="00906923"/>
    <w:rsid w:val="0091000F"/>
    <w:rsid w:val="00910267"/>
    <w:rsid w:val="00910D16"/>
    <w:rsid w:val="00911319"/>
    <w:rsid w:val="00911795"/>
    <w:rsid w:val="0091354F"/>
    <w:rsid w:val="009155A6"/>
    <w:rsid w:val="00917E0F"/>
    <w:rsid w:val="009205D7"/>
    <w:rsid w:val="00920E4F"/>
    <w:rsid w:val="00920FCF"/>
    <w:rsid w:val="00921738"/>
    <w:rsid w:val="00921889"/>
    <w:rsid w:val="009231C9"/>
    <w:rsid w:val="0092380E"/>
    <w:rsid w:val="00926230"/>
    <w:rsid w:val="00931813"/>
    <w:rsid w:val="0093208F"/>
    <w:rsid w:val="0093268F"/>
    <w:rsid w:val="009326B5"/>
    <w:rsid w:val="00933126"/>
    <w:rsid w:val="00933714"/>
    <w:rsid w:val="00933C0E"/>
    <w:rsid w:val="009349EA"/>
    <w:rsid w:val="00935048"/>
    <w:rsid w:val="009368C7"/>
    <w:rsid w:val="00936B54"/>
    <w:rsid w:val="0093753E"/>
    <w:rsid w:val="00942C5F"/>
    <w:rsid w:val="00944BB4"/>
    <w:rsid w:val="00944E55"/>
    <w:rsid w:val="00945149"/>
    <w:rsid w:val="00945CBE"/>
    <w:rsid w:val="00945D58"/>
    <w:rsid w:val="00945FDC"/>
    <w:rsid w:val="0094671A"/>
    <w:rsid w:val="00950069"/>
    <w:rsid w:val="00950515"/>
    <w:rsid w:val="00952F32"/>
    <w:rsid w:val="00955B60"/>
    <w:rsid w:val="00955CA6"/>
    <w:rsid w:val="00955D19"/>
    <w:rsid w:val="009566F2"/>
    <w:rsid w:val="0095781D"/>
    <w:rsid w:val="009601DC"/>
    <w:rsid w:val="00961975"/>
    <w:rsid w:val="00961C68"/>
    <w:rsid w:val="00962285"/>
    <w:rsid w:val="009637C9"/>
    <w:rsid w:val="00963FAC"/>
    <w:rsid w:val="00964BFE"/>
    <w:rsid w:val="00964FCB"/>
    <w:rsid w:val="0096526B"/>
    <w:rsid w:val="00965EC0"/>
    <w:rsid w:val="009665DC"/>
    <w:rsid w:val="00967EC2"/>
    <w:rsid w:val="009722C2"/>
    <w:rsid w:val="00975133"/>
    <w:rsid w:val="00977999"/>
    <w:rsid w:val="00977F17"/>
    <w:rsid w:val="00980CE7"/>
    <w:rsid w:val="0098264B"/>
    <w:rsid w:val="00982942"/>
    <w:rsid w:val="009837C8"/>
    <w:rsid w:val="00984B16"/>
    <w:rsid w:val="00986682"/>
    <w:rsid w:val="00986D9C"/>
    <w:rsid w:val="00986ECC"/>
    <w:rsid w:val="00991C8B"/>
    <w:rsid w:val="00991FE6"/>
    <w:rsid w:val="0099208F"/>
    <w:rsid w:val="00992AF1"/>
    <w:rsid w:val="00993A6A"/>
    <w:rsid w:val="009951CB"/>
    <w:rsid w:val="009965FA"/>
    <w:rsid w:val="00996DF6"/>
    <w:rsid w:val="009978AB"/>
    <w:rsid w:val="00997D28"/>
    <w:rsid w:val="009A0320"/>
    <w:rsid w:val="009A25B3"/>
    <w:rsid w:val="009A28F2"/>
    <w:rsid w:val="009A2C89"/>
    <w:rsid w:val="009A3143"/>
    <w:rsid w:val="009A4449"/>
    <w:rsid w:val="009A59A6"/>
    <w:rsid w:val="009A63ED"/>
    <w:rsid w:val="009A6A7B"/>
    <w:rsid w:val="009A6F39"/>
    <w:rsid w:val="009A73AB"/>
    <w:rsid w:val="009A7759"/>
    <w:rsid w:val="009A7AF9"/>
    <w:rsid w:val="009A7B80"/>
    <w:rsid w:val="009B0404"/>
    <w:rsid w:val="009B0497"/>
    <w:rsid w:val="009B39AD"/>
    <w:rsid w:val="009B4C75"/>
    <w:rsid w:val="009B5893"/>
    <w:rsid w:val="009B5F10"/>
    <w:rsid w:val="009B60B6"/>
    <w:rsid w:val="009C079A"/>
    <w:rsid w:val="009C0C62"/>
    <w:rsid w:val="009C147F"/>
    <w:rsid w:val="009C1BD5"/>
    <w:rsid w:val="009C25F4"/>
    <w:rsid w:val="009C2B8A"/>
    <w:rsid w:val="009C4FC2"/>
    <w:rsid w:val="009C503A"/>
    <w:rsid w:val="009C65DA"/>
    <w:rsid w:val="009C69BC"/>
    <w:rsid w:val="009C7B16"/>
    <w:rsid w:val="009D259C"/>
    <w:rsid w:val="009D57F9"/>
    <w:rsid w:val="009D75FE"/>
    <w:rsid w:val="009D7A90"/>
    <w:rsid w:val="009E1B4C"/>
    <w:rsid w:val="009E22DD"/>
    <w:rsid w:val="009E27EF"/>
    <w:rsid w:val="009E38DB"/>
    <w:rsid w:val="009E3DF1"/>
    <w:rsid w:val="009E4112"/>
    <w:rsid w:val="009E5328"/>
    <w:rsid w:val="009E5B4B"/>
    <w:rsid w:val="009F1F30"/>
    <w:rsid w:val="009F338C"/>
    <w:rsid w:val="009F35D8"/>
    <w:rsid w:val="009F3672"/>
    <w:rsid w:val="009F7945"/>
    <w:rsid w:val="00A00756"/>
    <w:rsid w:val="00A013A9"/>
    <w:rsid w:val="00A01D50"/>
    <w:rsid w:val="00A0245B"/>
    <w:rsid w:val="00A027F3"/>
    <w:rsid w:val="00A0377F"/>
    <w:rsid w:val="00A04319"/>
    <w:rsid w:val="00A044C6"/>
    <w:rsid w:val="00A051C5"/>
    <w:rsid w:val="00A0696F"/>
    <w:rsid w:val="00A07499"/>
    <w:rsid w:val="00A07B84"/>
    <w:rsid w:val="00A07D8F"/>
    <w:rsid w:val="00A07F0E"/>
    <w:rsid w:val="00A12657"/>
    <w:rsid w:val="00A132BA"/>
    <w:rsid w:val="00A134E9"/>
    <w:rsid w:val="00A146AD"/>
    <w:rsid w:val="00A15540"/>
    <w:rsid w:val="00A16650"/>
    <w:rsid w:val="00A1711A"/>
    <w:rsid w:val="00A17353"/>
    <w:rsid w:val="00A207CF"/>
    <w:rsid w:val="00A21945"/>
    <w:rsid w:val="00A23EA7"/>
    <w:rsid w:val="00A2458F"/>
    <w:rsid w:val="00A26B4D"/>
    <w:rsid w:val="00A26FB8"/>
    <w:rsid w:val="00A3007D"/>
    <w:rsid w:val="00A3081E"/>
    <w:rsid w:val="00A30B96"/>
    <w:rsid w:val="00A31A7B"/>
    <w:rsid w:val="00A31FEF"/>
    <w:rsid w:val="00A33CE8"/>
    <w:rsid w:val="00A36037"/>
    <w:rsid w:val="00A36EF7"/>
    <w:rsid w:val="00A37086"/>
    <w:rsid w:val="00A40011"/>
    <w:rsid w:val="00A4013A"/>
    <w:rsid w:val="00A40F0D"/>
    <w:rsid w:val="00A41E1A"/>
    <w:rsid w:val="00A43437"/>
    <w:rsid w:val="00A43505"/>
    <w:rsid w:val="00A447F6"/>
    <w:rsid w:val="00A44BB6"/>
    <w:rsid w:val="00A50633"/>
    <w:rsid w:val="00A526F0"/>
    <w:rsid w:val="00A53A42"/>
    <w:rsid w:val="00A53DCD"/>
    <w:rsid w:val="00A54E8E"/>
    <w:rsid w:val="00A557D0"/>
    <w:rsid w:val="00A564A1"/>
    <w:rsid w:val="00A56820"/>
    <w:rsid w:val="00A576F5"/>
    <w:rsid w:val="00A60D74"/>
    <w:rsid w:val="00A62A0A"/>
    <w:rsid w:val="00A63E7F"/>
    <w:rsid w:val="00A6462C"/>
    <w:rsid w:val="00A64B24"/>
    <w:rsid w:val="00A652EC"/>
    <w:rsid w:val="00A66D5C"/>
    <w:rsid w:val="00A671C9"/>
    <w:rsid w:val="00A673BF"/>
    <w:rsid w:val="00A673C5"/>
    <w:rsid w:val="00A67423"/>
    <w:rsid w:val="00A67A3B"/>
    <w:rsid w:val="00A67A5B"/>
    <w:rsid w:val="00A67C32"/>
    <w:rsid w:val="00A7074A"/>
    <w:rsid w:val="00A71E31"/>
    <w:rsid w:val="00A71ECF"/>
    <w:rsid w:val="00A72B4F"/>
    <w:rsid w:val="00A72CBE"/>
    <w:rsid w:val="00A72E18"/>
    <w:rsid w:val="00A7363C"/>
    <w:rsid w:val="00A73E48"/>
    <w:rsid w:val="00A7411C"/>
    <w:rsid w:val="00A74707"/>
    <w:rsid w:val="00A7482E"/>
    <w:rsid w:val="00A74C71"/>
    <w:rsid w:val="00A74C99"/>
    <w:rsid w:val="00A7543C"/>
    <w:rsid w:val="00A76428"/>
    <w:rsid w:val="00A76E60"/>
    <w:rsid w:val="00A772C0"/>
    <w:rsid w:val="00A812D0"/>
    <w:rsid w:val="00A816A3"/>
    <w:rsid w:val="00A81DDA"/>
    <w:rsid w:val="00A82C9B"/>
    <w:rsid w:val="00A830DA"/>
    <w:rsid w:val="00A84F88"/>
    <w:rsid w:val="00A85559"/>
    <w:rsid w:val="00A85D47"/>
    <w:rsid w:val="00A87B96"/>
    <w:rsid w:val="00A87D88"/>
    <w:rsid w:val="00A91094"/>
    <w:rsid w:val="00A910CE"/>
    <w:rsid w:val="00A913CE"/>
    <w:rsid w:val="00A92EAD"/>
    <w:rsid w:val="00A9342A"/>
    <w:rsid w:val="00A9365C"/>
    <w:rsid w:val="00A93A5A"/>
    <w:rsid w:val="00A94ED5"/>
    <w:rsid w:val="00AA07DC"/>
    <w:rsid w:val="00AA1B56"/>
    <w:rsid w:val="00AA2DC1"/>
    <w:rsid w:val="00AA38F6"/>
    <w:rsid w:val="00AA3F62"/>
    <w:rsid w:val="00AA7620"/>
    <w:rsid w:val="00AA770D"/>
    <w:rsid w:val="00AA7AA3"/>
    <w:rsid w:val="00AB08F8"/>
    <w:rsid w:val="00AB2060"/>
    <w:rsid w:val="00AB25C9"/>
    <w:rsid w:val="00AB26F2"/>
    <w:rsid w:val="00AB31B2"/>
    <w:rsid w:val="00AB3324"/>
    <w:rsid w:val="00AB4F40"/>
    <w:rsid w:val="00AB4F85"/>
    <w:rsid w:val="00AB5005"/>
    <w:rsid w:val="00AB5464"/>
    <w:rsid w:val="00AB54B0"/>
    <w:rsid w:val="00AB666B"/>
    <w:rsid w:val="00AB70AD"/>
    <w:rsid w:val="00AC0BF6"/>
    <w:rsid w:val="00AC0FA2"/>
    <w:rsid w:val="00AC1822"/>
    <w:rsid w:val="00AC2F17"/>
    <w:rsid w:val="00AC397F"/>
    <w:rsid w:val="00AC40FF"/>
    <w:rsid w:val="00AC5C87"/>
    <w:rsid w:val="00AC67AD"/>
    <w:rsid w:val="00AC6D9A"/>
    <w:rsid w:val="00AD0C6F"/>
    <w:rsid w:val="00AD1160"/>
    <w:rsid w:val="00AD14F8"/>
    <w:rsid w:val="00AD188D"/>
    <w:rsid w:val="00AD66E9"/>
    <w:rsid w:val="00AD72FA"/>
    <w:rsid w:val="00AE07D8"/>
    <w:rsid w:val="00AE089C"/>
    <w:rsid w:val="00AE089E"/>
    <w:rsid w:val="00AE10B8"/>
    <w:rsid w:val="00AE10F6"/>
    <w:rsid w:val="00AE1118"/>
    <w:rsid w:val="00AE1F38"/>
    <w:rsid w:val="00AE2747"/>
    <w:rsid w:val="00AE5A6B"/>
    <w:rsid w:val="00AE5FCD"/>
    <w:rsid w:val="00AF1731"/>
    <w:rsid w:val="00AF1BD1"/>
    <w:rsid w:val="00AF2558"/>
    <w:rsid w:val="00AF44FB"/>
    <w:rsid w:val="00AF4D97"/>
    <w:rsid w:val="00AF52D6"/>
    <w:rsid w:val="00AF59F0"/>
    <w:rsid w:val="00AF66AB"/>
    <w:rsid w:val="00AF6970"/>
    <w:rsid w:val="00AF6AD8"/>
    <w:rsid w:val="00B01734"/>
    <w:rsid w:val="00B01EF8"/>
    <w:rsid w:val="00B0404E"/>
    <w:rsid w:val="00B041A7"/>
    <w:rsid w:val="00B0616E"/>
    <w:rsid w:val="00B062E0"/>
    <w:rsid w:val="00B067A6"/>
    <w:rsid w:val="00B07A5A"/>
    <w:rsid w:val="00B10307"/>
    <w:rsid w:val="00B10B8F"/>
    <w:rsid w:val="00B12F28"/>
    <w:rsid w:val="00B1322D"/>
    <w:rsid w:val="00B13C5E"/>
    <w:rsid w:val="00B140D5"/>
    <w:rsid w:val="00B159A6"/>
    <w:rsid w:val="00B15C73"/>
    <w:rsid w:val="00B161CF"/>
    <w:rsid w:val="00B17A6C"/>
    <w:rsid w:val="00B20289"/>
    <w:rsid w:val="00B204C3"/>
    <w:rsid w:val="00B2057C"/>
    <w:rsid w:val="00B24E45"/>
    <w:rsid w:val="00B25D8B"/>
    <w:rsid w:val="00B267BB"/>
    <w:rsid w:val="00B27ABA"/>
    <w:rsid w:val="00B343AB"/>
    <w:rsid w:val="00B35723"/>
    <w:rsid w:val="00B35F9C"/>
    <w:rsid w:val="00B36C96"/>
    <w:rsid w:val="00B36F88"/>
    <w:rsid w:val="00B400C5"/>
    <w:rsid w:val="00B411B1"/>
    <w:rsid w:val="00B4137B"/>
    <w:rsid w:val="00B41989"/>
    <w:rsid w:val="00B41D4E"/>
    <w:rsid w:val="00B42CED"/>
    <w:rsid w:val="00B43042"/>
    <w:rsid w:val="00B438FF"/>
    <w:rsid w:val="00B443D8"/>
    <w:rsid w:val="00B45BE4"/>
    <w:rsid w:val="00B46F7D"/>
    <w:rsid w:val="00B47ADA"/>
    <w:rsid w:val="00B5098E"/>
    <w:rsid w:val="00B5120E"/>
    <w:rsid w:val="00B51DFF"/>
    <w:rsid w:val="00B5254D"/>
    <w:rsid w:val="00B5297C"/>
    <w:rsid w:val="00B53A88"/>
    <w:rsid w:val="00B54375"/>
    <w:rsid w:val="00B5521F"/>
    <w:rsid w:val="00B55327"/>
    <w:rsid w:val="00B56308"/>
    <w:rsid w:val="00B56413"/>
    <w:rsid w:val="00B57140"/>
    <w:rsid w:val="00B608D2"/>
    <w:rsid w:val="00B60CCB"/>
    <w:rsid w:val="00B617E0"/>
    <w:rsid w:val="00B62AB1"/>
    <w:rsid w:val="00B632DC"/>
    <w:rsid w:val="00B639FD"/>
    <w:rsid w:val="00B64849"/>
    <w:rsid w:val="00B6510A"/>
    <w:rsid w:val="00B664D1"/>
    <w:rsid w:val="00B67B39"/>
    <w:rsid w:val="00B72502"/>
    <w:rsid w:val="00B730D5"/>
    <w:rsid w:val="00B7340F"/>
    <w:rsid w:val="00B75808"/>
    <w:rsid w:val="00B80194"/>
    <w:rsid w:val="00B834EA"/>
    <w:rsid w:val="00B8358C"/>
    <w:rsid w:val="00B846FD"/>
    <w:rsid w:val="00B84A01"/>
    <w:rsid w:val="00B855F8"/>
    <w:rsid w:val="00B85A5C"/>
    <w:rsid w:val="00B86AF8"/>
    <w:rsid w:val="00B874D5"/>
    <w:rsid w:val="00B87F0B"/>
    <w:rsid w:val="00B910BB"/>
    <w:rsid w:val="00B91C37"/>
    <w:rsid w:val="00B9282F"/>
    <w:rsid w:val="00B941FA"/>
    <w:rsid w:val="00B94BE6"/>
    <w:rsid w:val="00B94F1D"/>
    <w:rsid w:val="00B95A76"/>
    <w:rsid w:val="00B96D45"/>
    <w:rsid w:val="00B97765"/>
    <w:rsid w:val="00BA081D"/>
    <w:rsid w:val="00BA08BA"/>
    <w:rsid w:val="00BA08C7"/>
    <w:rsid w:val="00BA0D65"/>
    <w:rsid w:val="00BA0F45"/>
    <w:rsid w:val="00BA2172"/>
    <w:rsid w:val="00BA286B"/>
    <w:rsid w:val="00BA31B1"/>
    <w:rsid w:val="00BA3AC6"/>
    <w:rsid w:val="00BA420E"/>
    <w:rsid w:val="00BA5562"/>
    <w:rsid w:val="00BA5701"/>
    <w:rsid w:val="00BA6158"/>
    <w:rsid w:val="00BA651B"/>
    <w:rsid w:val="00BA795D"/>
    <w:rsid w:val="00BB03EA"/>
    <w:rsid w:val="00BB0934"/>
    <w:rsid w:val="00BB0DF0"/>
    <w:rsid w:val="00BB146A"/>
    <w:rsid w:val="00BB39E9"/>
    <w:rsid w:val="00BB3A45"/>
    <w:rsid w:val="00BB3AA9"/>
    <w:rsid w:val="00BB3D4B"/>
    <w:rsid w:val="00BB572D"/>
    <w:rsid w:val="00BB6268"/>
    <w:rsid w:val="00BC001D"/>
    <w:rsid w:val="00BC0F7B"/>
    <w:rsid w:val="00BC51FF"/>
    <w:rsid w:val="00BC5350"/>
    <w:rsid w:val="00BC5C26"/>
    <w:rsid w:val="00BC7037"/>
    <w:rsid w:val="00BC727B"/>
    <w:rsid w:val="00BC79A4"/>
    <w:rsid w:val="00BD076C"/>
    <w:rsid w:val="00BD2A96"/>
    <w:rsid w:val="00BD2C20"/>
    <w:rsid w:val="00BD334D"/>
    <w:rsid w:val="00BD49F4"/>
    <w:rsid w:val="00BD5188"/>
    <w:rsid w:val="00BD7D2F"/>
    <w:rsid w:val="00BD7E98"/>
    <w:rsid w:val="00BE0275"/>
    <w:rsid w:val="00BE1004"/>
    <w:rsid w:val="00BE1056"/>
    <w:rsid w:val="00BE281A"/>
    <w:rsid w:val="00BE5B8C"/>
    <w:rsid w:val="00BE61EC"/>
    <w:rsid w:val="00BE624A"/>
    <w:rsid w:val="00BE7788"/>
    <w:rsid w:val="00BF075E"/>
    <w:rsid w:val="00BF0BBC"/>
    <w:rsid w:val="00BF0CB5"/>
    <w:rsid w:val="00BF16CF"/>
    <w:rsid w:val="00BF3761"/>
    <w:rsid w:val="00BF4010"/>
    <w:rsid w:val="00BF4442"/>
    <w:rsid w:val="00BF474D"/>
    <w:rsid w:val="00BF4B87"/>
    <w:rsid w:val="00BF4C13"/>
    <w:rsid w:val="00BF6B1B"/>
    <w:rsid w:val="00C00812"/>
    <w:rsid w:val="00C00DD3"/>
    <w:rsid w:val="00C0130B"/>
    <w:rsid w:val="00C04111"/>
    <w:rsid w:val="00C05706"/>
    <w:rsid w:val="00C0627A"/>
    <w:rsid w:val="00C0642D"/>
    <w:rsid w:val="00C1093B"/>
    <w:rsid w:val="00C13626"/>
    <w:rsid w:val="00C1546F"/>
    <w:rsid w:val="00C15551"/>
    <w:rsid w:val="00C1684F"/>
    <w:rsid w:val="00C17023"/>
    <w:rsid w:val="00C173F3"/>
    <w:rsid w:val="00C177FE"/>
    <w:rsid w:val="00C17874"/>
    <w:rsid w:val="00C20C12"/>
    <w:rsid w:val="00C20FFB"/>
    <w:rsid w:val="00C216C5"/>
    <w:rsid w:val="00C2257B"/>
    <w:rsid w:val="00C23721"/>
    <w:rsid w:val="00C23743"/>
    <w:rsid w:val="00C260AC"/>
    <w:rsid w:val="00C30A60"/>
    <w:rsid w:val="00C3314B"/>
    <w:rsid w:val="00C33252"/>
    <w:rsid w:val="00C33F7E"/>
    <w:rsid w:val="00C3401E"/>
    <w:rsid w:val="00C346A5"/>
    <w:rsid w:val="00C34773"/>
    <w:rsid w:val="00C347CB"/>
    <w:rsid w:val="00C34903"/>
    <w:rsid w:val="00C35CF3"/>
    <w:rsid w:val="00C36BC9"/>
    <w:rsid w:val="00C37140"/>
    <w:rsid w:val="00C3781B"/>
    <w:rsid w:val="00C41F51"/>
    <w:rsid w:val="00C41FEB"/>
    <w:rsid w:val="00C4217F"/>
    <w:rsid w:val="00C429F7"/>
    <w:rsid w:val="00C43081"/>
    <w:rsid w:val="00C43FF7"/>
    <w:rsid w:val="00C45BC6"/>
    <w:rsid w:val="00C45EB8"/>
    <w:rsid w:val="00C5008B"/>
    <w:rsid w:val="00C52D79"/>
    <w:rsid w:val="00C531EC"/>
    <w:rsid w:val="00C53E4E"/>
    <w:rsid w:val="00C57F55"/>
    <w:rsid w:val="00C60884"/>
    <w:rsid w:val="00C60F6C"/>
    <w:rsid w:val="00C627DD"/>
    <w:rsid w:val="00C63E1C"/>
    <w:rsid w:val="00C64246"/>
    <w:rsid w:val="00C70C44"/>
    <w:rsid w:val="00C715A8"/>
    <w:rsid w:val="00C72B06"/>
    <w:rsid w:val="00C741AC"/>
    <w:rsid w:val="00C75896"/>
    <w:rsid w:val="00C76215"/>
    <w:rsid w:val="00C76588"/>
    <w:rsid w:val="00C77A27"/>
    <w:rsid w:val="00C81513"/>
    <w:rsid w:val="00C83789"/>
    <w:rsid w:val="00C849DF"/>
    <w:rsid w:val="00C85333"/>
    <w:rsid w:val="00C8534D"/>
    <w:rsid w:val="00C8791E"/>
    <w:rsid w:val="00C9055E"/>
    <w:rsid w:val="00C91F9B"/>
    <w:rsid w:val="00C920C6"/>
    <w:rsid w:val="00C93951"/>
    <w:rsid w:val="00C93AD4"/>
    <w:rsid w:val="00C949D3"/>
    <w:rsid w:val="00C95CC3"/>
    <w:rsid w:val="00C9626C"/>
    <w:rsid w:val="00C972FE"/>
    <w:rsid w:val="00CA083D"/>
    <w:rsid w:val="00CA18B5"/>
    <w:rsid w:val="00CA28A8"/>
    <w:rsid w:val="00CA2B22"/>
    <w:rsid w:val="00CA31A1"/>
    <w:rsid w:val="00CA3B75"/>
    <w:rsid w:val="00CA59A8"/>
    <w:rsid w:val="00CA5E38"/>
    <w:rsid w:val="00CA763F"/>
    <w:rsid w:val="00CB01DC"/>
    <w:rsid w:val="00CB0A4C"/>
    <w:rsid w:val="00CB0BCC"/>
    <w:rsid w:val="00CB1E5F"/>
    <w:rsid w:val="00CB24A5"/>
    <w:rsid w:val="00CB29C5"/>
    <w:rsid w:val="00CB3A2C"/>
    <w:rsid w:val="00CB3D20"/>
    <w:rsid w:val="00CB5544"/>
    <w:rsid w:val="00CB5C64"/>
    <w:rsid w:val="00CC0385"/>
    <w:rsid w:val="00CC06A9"/>
    <w:rsid w:val="00CC123A"/>
    <w:rsid w:val="00CC12BF"/>
    <w:rsid w:val="00CC16C7"/>
    <w:rsid w:val="00CC1DD9"/>
    <w:rsid w:val="00CC26FA"/>
    <w:rsid w:val="00CC2E3D"/>
    <w:rsid w:val="00CC37A5"/>
    <w:rsid w:val="00CC3AFC"/>
    <w:rsid w:val="00CC3B52"/>
    <w:rsid w:val="00CC68FD"/>
    <w:rsid w:val="00CC7845"/>
    <w:rsid w:val="00CD22D9"/>
    <w:rsid w:val="00CD47FE"/>
    <w:rsid w:val="00CD4910"/>
    <w:rsid w:val="00CD53EC"/>
    <w:rsid w:val="00CD5779"/>
    <w:rsid w:val="00CD5AC7"/>
    <w:rsid w:val="00CD6FC9"/>
    <w:rsid w:val="00CD78C1"/>
    <w:rsid w:val="00CE0A6D"/>
    <w:rsid w:val="00CE0B4C"/>
    <w:rsid w:val="00CE44DF"/>
    <w:rsid w:val="00CE4E03"/>
    <w:rsid w:val="00CE5874"/>
    <w:rsid w:val="00CE5C47"/>
    <w:rsid w:val="00CE7268"/>
    <w:rsid w:val="00CF1743"/>
    <w:rsid w:val="00CF1891"/>
    <w:rsid w:val="00CF1F27"/>
    <w:rsid w:val="00CF1F98"/>
    <w:rsid w:val="00CF2758"/>
    <w:rsid w:val="00CF4145"/>
    <w:rsid w:val="00CF437C"/>
    <w:rsid w:val="00CF47B6"/>
    <w:rsid w:val="00CF4972"/>
    <w:rsid w:val="00CF4EBB"/>
    <w:rsid w:val="00CF6B36"/>
    <w:rsid w:val="00D0234A"/>
    <w:rsid w:val="00D026B8"/>
    <w:rsid w:val="00D03395"/>
    <w:rsid w:val="00D035AD"/>
    <w:rsid w:val="00D048C8"/>
    <w:rsid w:val="00D0509A"/>
    <w:rsid w:val="00D05CD5"/>
    <w:rsid w:val="00D06B32"/>
    <w:rsid w:val="00D07B20"/>
    <w:rsid w:val="00D1049D"/>
    <w:rsid w:val="00D107F7"/>
    <w:rsid w:val="00D1188F"/>
    <w:rsid w:val="00D12638"/>
    <w:rsid w:val="00D139CA"/>
    <w:rsid w:val="00D169E2"/>
    <w:rsid w:val="00D17AC6"/>
    <w:rsid w:val="00D201D5"/>
    <w:rsid w:val="00D204C3"/>
    <w:rsid w:val="00D22589"/>
    <w:rsid w:val="00D228BA"/>
    <w:rsid w:val="00D22C3A"/>
    <w:rsid w:val="00D22F93"/>
    <w:rsid w:val="00D23407"/>
    <w:rsid w:val="00D2414F"/>
    <w:rsid w:val="00D24D02"/>
    <w:rsid w:val="00D25029"/>
    <w:rsid w:val="00D2554F"/>
    <w:rsid w:val="00D25F56"/>
    <w:rsid w:val="00D2604A"/>
    <w:rsid w:val="00D31582"/>
    <w:rsid w:val="00D3289C"/>
    <w:rsid w:val="00D3375E"/>
    <w:rsid w:val="00D33872"/>
    <w:rsid w:val="00D33A3F"/>
    <w:rsid w:val="00D34997"/>
    <w:rsid w:val="00D353BB"/>
    <w:rsid w:val="00D35FF9"/>
    <w:rsid w:val="00D36DDE"/>
    <w:rsid w:val="00D373EB"/>
    <w:rsid w:val="00D3740B"/>
    <w:rsid w:val="00D37FEE"/>
    <w:rsid w:val="00D40AD9"/>
    <w:rsid w:val="00D41759"/>
    <w:rsid w:val="00D41BFC"/>
    <w:rsid w:val="00D41E34"/>
    <w:rsid w:val="00D4207F"/>
    <w:rsid w:val="00D420F4"/>
    <w:rsid w:val="00D434B7"/>
    <w:rsid w:val="00D43A24"/>
    <w:rsid w:val="00D43E1A"/>
    <w:rsid w:val="00D45582"/>
    <w:rsid w:val="00D45DA8"/>
    <w:rsid w:val="00D46273"/>
    <w:rsid w:val="00D4789E"/>
    <w:rsid w:val="00D47E04"/>
    <w:rsid w:val="00D50376"/>
    <w:rsid w:val="00D5040F"/>
    <w:rsid w:val="00D512A1"/>
    <w:rsid w:val="00D51E2F"/>
    <w:rsid w:val="00D5301F"/>
    <w:rsid w:val="00D53973"/>
    <w:rsid w:val="00D54099"/>
    <w:rsid w:val="00D5557D"/>
    <w:rsid w:val="00D567EC"/>
    <w:rsid w:val="00D57004"/>
    <w:rsid w:val="00D627D3"/>
    <w:rsid w:val="00D632DF"/>
    <w:rsid w:val="00D63C64"/>
    <w:rsid w:val="00D6540E"/>
    <w:rsid w:val="00D65646"/>
    <w:rsid w:val="00D6640C"/>
    <w:rsid w:val="00D71224"/>
    <w:rsid w:val="00D71A26"/>
    <w:rsid w:val="00D71E79"/>
    <w:rsid w:val="00D74367"/>
    <w:rsid w:val="00D74641"/>
    <w:rsid w:val="00D752B0"/>
    <w:rsid w:val="00D77285"/>
    <w:rsid w:val="00D77A40"/>
    <w:rsid w:val="00D80FE9"/>
    <w:rsid w:val="00D8142B"/>
    <w:rsid w:val="00D81C72"/>
    <w:rsid w:val="00D8393C"/>
    <w:rsid w:val="00D846A3"/>
    <w:rsid w:val="00D85752"/>
    <w:rsid w:val="00D85CBD"/>
    <w:rsid w:val="00D86F3B"/>
    <w:rsid w:val="00D8701D"/>
    <w:rsid w:val="00D90199"/>
    <w:rsid w:val="00D909E9"/>
    <w:rsid w:val="00D92B8F"/>
    <w:rsid w:val="00D93CF6"/>
    <w:rsid w:val="00D942B7"/>
    <w:rsid w:val="00D94519"/>
    <w:rsid w:val="00D955BC"/>
    <w:rsid w:val="00D960EB"/>
    <w:rsid w:val="00D97F88"/>
    <w:rsid w:val="00DA088D"/>
    <w:rsid w:val="00DA0900"/>
    <w:rsid w:val="00DA0E59"/>
    <w:rsid w:val="00DA0F51"/>
    <w:rsid w:val="00DA1A2B"/>
    <w:rsid w:val="00DA2887"/>
    <w:rsid w:val="00DA453B"/>
    <w:rsid w:val="00DA49FC"/>
    <w:rsid w:val="00DA551D"/>
    <w:rsid w:val="00DA5586"/>
    <w:rsid w:val="00DA6F53"/>
    <w:rsid w:val="00DA6FA9"/>
    <w:rsid w:val="00DA78C8"/>
    <w:rsid w:val="00DB02FB"/>
    <w:rsid w:val="00DB2893"/>
    <w:rsid w:val="00DB2BED"/>
    <w:rsid w:val="00DB4407"/>
    <w:rsid w:val="00DB4F88"/>
    <w:rsid w:val="00DB6360"/>
    <w:rsid w:val="00DB6A2E"/>
    <w:rsid w:val="00DC16F4"/>
    <w:rsid w:val="00DC17B5"/>
    <w:rsid w:val="00DC2F1C"/>
    <w:rsid w:val="00DC3E02"/>
    <w:rsid w:val="00DC7C48"/>
    <w:rsid w:val="00DC7D60"/>
    <w:rsid w:val="00DD06E8"/>
    <w:rsid w:val="00DD14AE"/>
    <w:rsid w:val="00DD3234"/>
    <w:rsid w:val="00DD4517"/>
    <w:rsid w:val="00DD6914"/>
    <w:rsid w:val="00DD6A40"/>
    <w:rsid w:val="00DE1A3F"/>
    <w:rsid w:val="00DE1EC1"/>
    <w:rsid w:val="00DE2292"/>
    <w:rsid w:val="00DE3D05"/>
    <w:rsid w:val="00DE414B"/>
    <w:rsid w:val="00DE4D0A"/>
    <w:rsid w:val="00DE52FB"/>
    <w:rsid w:val="00DE5525"/>
    <w:rsid w:val="00DE5991"/>
    <w:rsid w:val="00DE5E71"/>
    <w:rsid w:val="00DE5F64"/>
    <w:rsid w:val="00DE63FD"/>
    <w:rsid w:val="00DF1279"/>
    <w:rsid w:val="00DF213C"/>
    <w:rsid w:val="00DF31EF"/>
    <w:rsid w:val="00DF4569"/>
    <w:rsid w:val="00DF5351"/>
    <w:rsid w:val="00DF616D"/>
    <w:rsid w:val="00DF6986"/>
    <w:rsid w:val="00E004F1"/>
    <w:rsid w:val="00E011D1"/>
    <w:rsid w:val="00E0175B"/>
    <w:rsid w:val="00E032BD"/>
    <w:rsid w:val="00E043B6"/>
    <w:rsid w:val="00E045B1"/>
    <w:rsid w:val="00E04AF7"/>
    <w:rsid w:val="00E04DC5"/>
    <w:rsid w:val="00E05322"/>
    <w:rsid w:val="00E055C0"/>
    <w:rsid w:val="00E1034D"/>
    <w:rsid w:val="00E10A8F"/>
    <w:rsid w:val="00E11BF6"/>
    <w:rsid w:val="00E11CD5"/>
    <w:rsid w:val="00E12303"/>
    <w:rsid w:val="00E12F77"/>
    <w:rsid w:val="00E144DF"/>
    <w:rsid w:val="00E14692"/>
    <w:rsid w:val="00E152AE"/>
    <w:rsid w:val="00E1551A"/>
    <w:rsid w:val="00E1577F"/>
    <w:rsid w:val="00E16B92"/>
    <w:rsid w:val="00E1777F"/>
    <w:rsid w:val="00E2004A"/>
    <w:rsid w:val="00E20FEF"/>
    <w:rsid w:val="00E215DA"/>
    <w:rsid w:val="00E218CF"/>
    <w:rsid w:val="00E21F0D"/>
    <w:rsid w:val="00E2237D"/>
    <w:rsid w:val="00E23149"/>
    <w:rsid w:val="00E23415"/>
    <w:rsid w:val="00E23627"/>
    <w:rsid w:val="00E23F1A"/>
    <w:rsid w:val="00E24CFF"/>
    <w:rsid w:val="00E25A39"/>
    <w:rsid w:val="00E25A7B"/>
    <w:rsid w:val="00E26862"/>
    <w:rsid w:val="00E26D1C"/>
    <w:rsid w:val="00E2724D"/>
    <w:rsid w:val="00E30218"/>
    <w:rsid w:val="00E305B9"/>
    <w:rsid w:val="00E31DCB"/>
    <w:rsid w:val="00E32823"/>
    <w:rsid w:val="00E34357"/>
    <w:rsid w:val="00E343D3"/>
    <w:rsid w:val="00E35C6A"/>
    <w:rsid w:val="00E362C8"/>
    <w:rsid w:val="00E36314"/>
    <w:rsid w:val="00E37037"/>
    <w:rsid w:val="00E372ED"/>
    <w:rsid w:val="00E37C6B"/>
    <w:rsid w:val="00E40123"/>
    <w:rsid w:val="00E41F35"/>
    <w:rsid w:val="00E42DD7"/>
    <w:rsid w:val="00E42EFC"/>
    <w:rsid w:val="00E438DE"/>
    <w:rsid w:val="00E43B0E"/>
    <w:rsid w:val="00E4514F"/>
    <w:rsid w:val="00E4582F"/>
    <w:rsid w:val="00E4641F"/>
    <w:rsid w:val="00E4689D"/>
    <w:rsid w:val="00E47088"/>
    <w:rsid w:val="00E47542"/>
    <w:rsid w:val="00E515FB"/>
    <w:rsid w:val="00E51605"/>
    <w:rsid w:val="00E53D37"/>
    <w:rsid w:val="00E54E00"/>
    <w:rsid w:val="00E54EE4"/>
    <w:rsid w:val="00E56B7F"/>
    <w:rsid w:val="00E56C8F"/>
    <w:rsid w:val="00E57355"/>
    <w:rsid w:val="00E57A51"/>
    <w:rsid w:val="00E60FE3"/>
    <w:rsid w:val="00E62DEB"/>
    <w:rsid w:val="00E63330"/>
    <w:rsid w:val="00E635AF"/>
    <w:rsid w:val="00E63CAC"/>
    <w:rsid w:val="00E64088"/>
    <w:rsid w:val="00E64588"/>
    <w:rsid w:val="00E64808"/>
    <w:rsid w:val="00E65959"/>
    <w:rsid w:val="00E66093"/>
    <w:rsid w:val="00E672CD"/>
    <w:rsid w:val="00E6747D"/>
    <w:rsid w:val="00E711B1"/>
    <w:rsid w:val="00E71762"/>
    <w:rsid w:val="00E71A32"/>
    <w:rsid w:val="00E71EDF"/>
    <w:rsid w:val="00E722D8"/>
    <w:rsid w:val="00E72831"/>
    <w:rsid w:val="00E73AD7"/>
    <w:rsid w:val="00E73ADC"/>
    <w:rsid w:val="00E73C5C"/>
    <w:rsid w:val="00E74312"/>
    <w:rsid w:val="00E74587"/>
    <w:rsid w:val="00E74EB1"/>
    <w:rsid w:val="00E75C60"/>
    <w:rsid w:val="00E75E6D"/>
    <w:rsid w:val="00E764AF"/>
    <w:rsid w:val="00E7677B"/>
    <w:rsid w:val="00E771C3"/>
    <w:rsid w:val="00E807D6"/>
    <w:rsid w:val="00E80E00"/>
    <w:rsid w:val="00E81D99"/>
    <w:rsid w:val="00E8260D"/>
    <w:rsid w:val="00E83976"/>
    <w:rsid w:val="00E8495D"/>
    <w:rsid w:val="00E84ACD"/>
    <w:rsid w:val="00E859CC"/>
    <w:rsid w:val="00E860CD"/>
    <w:rsid w:val="00E861CC"/>
    <w:rsid w:val="00E863B9"/>
    <w:rsid w:val="00E86447"/>
    <w:rsid w:val="00E86C00"/>
    <w:rsid w:val="00E87059"/>
    <w:rsid w:val="00E8711B"/>
    <w:rsid w:val="00E9197D"/>
    <w:rsid w:val="00E91A2B"/>
    <w:rsid w:val="00E92A0F"/>
    <w:rsid w:val="00E93A5E"/>
    <w:rsid w:val="00E94B1C"/>
    <w:rsid w:val="00E9561E"/>
    <w:rsid w:val="00E97753"/>
    <w:rsid w:val="00E97EE9"/>
    <w:rsid w:val="00EA08A1"/>
    <w:rsid w:val="00EA17CB"/>
    <w:rsid w:val="00EA202B"/>
    <w:rsid w:val="00EA2AA3"/>
    <w:rsid w:val="00EA36C2"/>
    <w:rsid w:val="00EA3ED3"/>
    <w:rsid w:val="00EA450A"/>
    <w:rsid w:val="00EA6DA4"/>
    <w:rsid w:val="00EA7E1E"/>
    <w:rsid w:val="00EB00D5"/>
    <w:rsid w:val="00EB06D9"/>
    <w:rsid w:val="00EB1EF4"/>
    <w:rsid w:val="00EB4B85"/>
    <w:rsid w:val="00EB5B40"/>
    <w:rsid w:val="00EB62FE"/>
    <w:rsid w:val="00EC003C"/>
    <w:rsid w:val="00EC02B5"/>
    <w:rsid w:val="00EC25EA"/>
    <w:rsid w:val="00EC4A72"/>
    <w:rsid w:val="00EC4FE5"/>
    <w:rsid w:val="00EC5199"/>
    <w:rsid w:val="00EC60C6"/>
    <w:rsid w:val="00EC634D"/>
    <w:rsid w:val="00ED07C6"/>
    <w:rsid w:val="00ED0F39"/>
    <w:rsid w:val="00ED46AE"/>
    <w:rsid w:val="00ED4792"/>
    <w:rsid w:val="00ED4CD7"/>
    <w:rsid w:val="00ED54EB"/>
    <w:rsid w:val="00ED7567"/>
    <w:rsid w:val="00ED7B63"/>
    <w:rsid w:val="00EE05E2"/>
    <w:rsid w:val="00EE05F7"/>
    <w:rsid w:val="00EE17B0"/>
    <w:rsid w:val="00EE1E9E"/>
    <w:rsid w:val="00EE34F0"/>
    <w:rsid w:val="00EE45CD"/>
    <w:rsid w:val="00EE47BF"/>
    <w:rsid w:val="00EE6018"/>
    <w:rsid w:val="00EF1717"/>
    <w:rsid w:val="00EF3CC8"/>
    <w:rsid w:val="00EF42F7"/>
    <w:rsid w:val="00EF4966"/>
    <w:rsid w:val="00EF50C0"/>
    <w:rsid w:val="00EF54ED"/>
    <w:rsid w:val="00EF58BF"/>
    <w:rsid w:val="00EF6314"/>
    <w:rsid w:val="00EF6517"/>
    <w:rsid w:val="00EF7433"/>
    <w:rsid w:val="00EF7449"/>
    <w:rsid w:val="00EF752B"/>
    <w:rsid w:val="00EF760F"/>
    <w:rsid w:val="00EF7D83"/>
    <w:rsid w:val="00EF7E26"/>
    <w:rsid w:val="00F00D53"/>
    <w:rsid w:val="00F02E7D"/>
    <w:rsid w:val="00F04392"/>
    <w:rsid w:val="00F050CD"/>
    <w:rsid w:val="00F05481"/>
    <w:rsid w:val="00F055E7"/>
    <w:rsid w:val="00F05ABA"/>
    <w:rsid w:val="00F11992"/>
    <w:rsid w:val="00F11AD7"/>
    <w:rsid w:val="00F12892"/>
    <w:rsid w:val="00F137E9"/>
    <w:rsid w:val="00F1524D"/>
    <w:rsid w:val="00F207D0"/>
    <w:rsid w:val="00F20E34"/>
    <w:rsid w:val="00F21167"/>
    <w:rsid w:val="00F24BEF"/>
    <w:rsid w:val="00F2516D"/>
    <w:rsid w:val="00F31338"/>
    <w:rsid w:val="00F3320A"/>
    <w:rsid w:val="00F33E06"/>
    <w:rsid w:val="00F34791"/>
    <w:rsid w:val="00F35713"/>
    <w:rsid w:val="00F35C7C"/>
    <w:rsid w:val="00F365A9"/>
    <w:rsid w:val="00F370A8"/>
    <w:rsid w:val="00F37DB1"/>
    <w:rsid w:val="00F401A6"/>
    <w:rsid w:val="00F40966"/>
    <w:rsid w:val="00F40A00"/>
    <w:rsid w:val="00F4178D"/>
    <w:rsid w:val="00F41A61"/>
    <w:rsid w:val="00F41C13"/>
    <w:rsid w:val="00F43046"/>
    <w:rsid w:val="00F43FB8"/>
    <w:rsid w:val="00F44EFC"/>
    <w:rsid w:val="00F45C4E"/>
    <w:rsid w:val="00F46A96"/>
    <w:rsid w:val="00F509FE"/>
    <w:rsid w:val="00F531AE"/>
    <w:rsid w:val="00F535B6"/>
    <w:rsid w:val="00F541F5"/>
    <w:rsid w:val="00F54E81"/>
    <w:rsid w:val="00F55661"/>
    <w:rsid w:val="00F5604A"/>
    <w:rsid w:val="00F5693A"/>
    <w:rsid w:val="00F570B8"/>
    <w:rsid w:val="00F606FB"/>
    <w:rsid w:val="00F617B3"/>
    <w:rsid w:val="00F629B5"/>
    <w:rsid w:val="00F6322E"/>
    <w:rsid w:val="00F637FF"/>
    <w:rsid w:val="00F63C87"/>
    <w:rsid w:val="00F63FEF"/>
    <w:rsid w:val="00F6533A"/>
    <w:rsid w:val="00F66E8F"/>
    <w:rsid w:val="00F66F43"/>
    <w:rsid w:val="00F7084F"/>
    <w:rsid w:val="00F70CEA"/>
    <w:rsid w:val="00F7112D"/>
    <w:rsid w:val="00F72235"/>
    <w:rsid w:val="00F776D3"/>
    <w:rsid w:val="00F8128B"/>
    <w:rsid w:val="00F81B6B"/>
    <w:rsid w:val="00F82C4E"/>
    <w:rsid w:val="00F83915"/>
    <w:rsid w:val="00F8435D"/>
    <w:rsid w:val="00F86568"/>
    <w:rsid w:val="00F910A3"/>
    <w:rsid w:val="00F91D27"/>
    <w:rsid w:val="00F92567"/>
    <w:rsid w:val="00F9275C"/>
    <w:rsid w:val="00F95B1E"/>
    <w:rsid w:val="00F95BD4"/>
    <w:rsid w:val="00F95C06"/>
    <w:rsid w:val="00F96499"/>
    <w:rsid w:val="00F968C9"/>
    <w:rsid w:val="00FA289D"/>
    <w:rsid w:val="00FA42EF"/>
    <w:rsid w:val="00FA5685"/>
    <w:rsid w:val="00FA577C"/>
    <w:rsid w:val="00FA78C1"/>
    <w:rsid w:val="00FB244B"/>
    <w:rsid w:val="00FB4F9B"/>
    <w:rsid w:val="00FB5942"/>
    <w:rsid w:val="00FC0E3A"/>
    <w:rsid w:val="00FC22EB"/>
    <w:rsid w:val="00FC2939"/>
    <w:rsid w:val="00FC2DAB"/>
    <w:rsid w:val="00FC6276"/>
    <w:rsid w:val="00FC76E0"/>
    <w:rsid w:val="00FC7AB5"/>
    <w:rsid w:val="00FC7ED0"/>
    <w:rsid w:val="00FD0393"/>
    <w:rsid w:val="00FD4C74"/>
    <w:rsid w:val="00FD4F44"/>
    <w:rsid w:val="00FD5166"/>
    <w:rsid w:val="00FD5CF0"/>
    <w:rsid w:val="00FD5D86"/>
    <w:rsid w:val="00FD6F08"/>
    <w:rsid w:val="00FE0B47"/>
    <w:rsid w:val="00FE15E8"/>
    <w:rsid w:val="00FE1C1C"/>
    <w:rsid w:val="00FE22DA"/>
    <w:rsid w:val="00FE2E98"/>
    <w:rsid w:val="00FE4223"/>
    <w:rsid w:val="00FE48FA"/>
    <w:rsid w:val="00FE4ACB"/>
    <w:rsid w:val="00FE4EE2"/>
    <w:rsid w:val="00FE5276"/>
    <w:rsid w:val="00FE61B1"/>
    <w:rsid w:val="00FE63EB"/>
    <w:rsid w:val="00FE6E19"/>
    <w:rsid w:val="00FE70A4"/>
    <w:rsid w:val="00FE79FD"/>
    <w:rsid w:val="00FF095A"/>
    <w:rsid w:val="00FF294A"/>
    <w:rsid w:val="00FF2AE3"/>
    <w:rsid w:val="00FF2D06"/>
    <w:rsid w:val="00FF36C2"/>
    <w:rsid w:val="00FF377B"/>
    <w:rsid w:val="00FF4EBE"/>
    <w:rsid w:val="00FF60C4"/>
    <w:rsid w:val="00FF652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017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1EC"/>
    <w:rPr>
      <w:sz w:val="24"/>
      <w:szCs w:val="24"/>
      <w:lang w:val="en-US"/>
    </w:rPr>
  </w:style>
  <w:style w:type="paragraph" w:styleId="Heading1">
    <w:name w:val="heading 1"/>
    <w:basedOn w:val="Normal"/>
    <w:next w:val="Normal"/>
    <w:link w:val="Heading1Char"/>
    <w:qFormat/>
    <w:rsid w:val="00E861CC"/>
    <w:pPr>
      <w:keepNext/>
      <w:numPr>
        <w:numId w:val="42"/>
      </w:numPr>
      <w:spacing w:line="480" w:lineRule="auto"/>
      <w:outlineLvl w:val="0"/>
    </w:pPr>
    <w:rPr>
      <w:b/>
      <w:bCs/>
      <w:kern w:val="32"/>
    </w:rPr>
  </w:style>
  <w:style w:type="paragraph" w:styleId="Heading2">
    <w:name w:val="heading 2"/>
    <w:basedOn w:val="Normal"/>
    <w:next w:val="Normal"/>
    <w:link w:val="Heading2Char"/>
    <w:unhideWhenUsed/>
    <w:qFormat/>
    <w:rsid w:val="003A2FE9"/>
    <w:pPr>
      <w:keepNext/>
      <w:spacing w:line="480" w:lineRule="auto"/>
      <w:outlineLvl w:val="1"/>
    </w:pPr>
    <w:rPr>
      <w:b/>
      <w:bCs/>
      <w:i/>
      <w:iCs/>
      <w:szCs w:val="28"/>
    </w:rPr>
  </w:style>
  <w:style w:type="paragraph" w:styleId="Heading3">
    <w:name w:val="heading 3"/>
    <w:basedOn w:val="Normal"/>
    <w:next w:val="Normal"/>
    <w:link w:val="Heading3Char"/>
    <w:semiHidden/>
    <w:unhideWhenUsed/>
    <w:qFormat/>
    <w:rsid w:val="000B4D89"/>
    <w:pPr>
      <w:keepNext/>
      <w:keepLines/>
      <w:numPr>
        <w:ilvl w:val="2"/>
        <w:numId w:val="42"/>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0B4D89"/>
    <w:pPr>
      <w:keepNext/>
      <w:keepLines/>
      <w:numPr>
        <w:ilvl w:val="3"/>
        <w:numId w:val="4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0B4D89"/>
    <w:pPr>
      <w:keepNext/>
      <w:keepLines/>
      <w:numPr>
        <w:ilvl w:val="4"/>
        <w:numId w:val="4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0B4D89"/>
    <w:pPr>
      <w:keepNext/>
      <w:keepLines/>
      <w:numPr>
        <w:ilvl w:val="5"/>
        <w:numId w:val="4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0B4D89"/>
    <w:pPr>
      <w:keepNext/>
      <w:keepLines/>
      <w:numPr>
        <w:ilvl w:val="6"/>
        <w:numId w:val="4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0B4D89"/>
    <w:pPr>
      <w:keepNext/>
      <w:keepLines/>
      <w:numPr>
        <w:ilvl w:val="7"/>
        <w:numId w:val="4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B4D89"/>
    <w:pPr>
      <w:keepNext/>
      <w:keepLines/>
      <w:numPr>
        <w:ilvl w:val="8"/>
        <w:numId w:val="4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2C7E0B"/>
    <w:pPr>
      <w:shd w:val="clear" w:color="auto" w:fill="000080"/>
    </w:pPr>
    <w:rPr>
      <w:rFonts w:ascii="Tahoma" w:hAnsi="Tahoma" w:cs="Tahoma"/>
      <w:sz w:val="20"/>
      <w:szCs w:val="20"/>
    </w:rPr>
  </w:style>
  <w:style w:type="paragraph" w:styleId="Footer">
    <w:name w:val="footer"/>
    <w:basedOn w:val="Normal"/>
    <w:rsid w:val="002C7E0B"/>
    <w:pPr>
      <w:tabs>
        <w:tab w:val="center" w:pos="4153"/>
        <w:tab w:val="right" w:pos="8306"/>
      </w:tabs>
    </w:pPr>
  </w:style>
  <w:style w:type="character" w:styleId="PageNumber">
    <w:name w:val="page number"/>
    <w:basedOn w:val="DefaultParagraphFont"/>
    <w:rsid w:val="002C7E0B"/>
  </w:style>
  <w:style w:type="paragraph" w:styleId="Caption">
    <w:name w:val="caption"/>
    <w:basedOn w:val="Normal"/>
    <w:next w:val="Normal"/>
    <w:qFormat/>
    <w:rsid w:val="00460BD2"/>
    <w:rPr>
      <w:b/>
      <w:bCs/>
      <w:sz w:val="20"/>
      <w:szCs w:val="20"/>
    </w:rPr>
  </w:style>
  <w:style w:type="paragraph" w:styleId="BodyText">
    <w:name w:val="Body Text"/>
    <w:basedOn w:val="Normal"/>
    <w:rsid w:val="00E25A39"/>
    <w:pPr>
      <w:widowControl w:val="0"/>
      <w:suppressAutoHyphens/>
      <w:spacing w:after="120"/>
    </w:pPr>
    <w:rPr>
      <w:rFonts w:eastAsia="SimSun" w:cs="Mangal"/>
      <w:kern w:val="1"/>
      <w:lang w:eastAsia="zh-CN" w:bidi="hi-IN"/>
    </w:rPr>
  </w:style>
  <w:style w:type="paragraph" w:styleId="BalloonText">
    <w:name w:val="Balloon Text"/>
    <w:basedOn w:val="Normal"/>
    <w:link w:val="BalloonTextChar"/>
    <w:uiPriority w:val="99"/>
    <w:rsid w:val="00211FC2"/>
    <w:rPr>
      <w:rFonts w:ascii="Tahoma" w:hAnsi="Tahoma" w:cs="Tahoma"/>
      <w:sz w:val="16"/>
      <w:szCs w:val="16"/>
    </w:rPr>
  </w:style>
  <w:style w:type="character" w:customStyle="1" w:styleId="BalloonTextChar">
    <w:name w:val="Balloon Text Char"/>
    <w:link w:val="BalloonText"/>
    <w:uiPriority w:val="99"/>
    <w:rsid w:val="00211FC2"/>
    <w:rPr>
      <w:rFonts w:ascii="Tahoma" w:hAnsi="Tahoma" w:cs="Tahoma"/>
      <w:sz w:val="16"/>
      <w:szCs w:val="16"/>
    </w:rPr>
  </w:style>
  <w:style w:type="character" w:styleId="CommentReference">
    <w:name w:val="annotation reference"/>
    <w:rsid w:val="00CD53EC"/>
    <w:rPr>
      <w:sz w:val="16"/>
      <w:szCs w:val="16"/>
    </w:rPr>
  </w:style>
  <w:style w:type="paragraph" w:styleId="CommentText">
    <w:name w:val="annotation text"/>
    <w:basedOn w:val="Normal"/>
    <w:link w:val="CommentTextChar"/>
    <w:rsid w:val="00CD53EC"/>
    <w:rPr>
      <w:sz w:val="20"/>
      <w:szCs w:val="20"/>
    </w:rPr>
  </w:style>
  <w:style w:type="character" w:customStyle="1" w:styleId="CommentTextChar">
    <w:name w:val="Comment Text Char"/>
    <w:link w:val="CommentText"/>
    <w:rsid w:val="00CD53EC"/>
    <w:rPr>
      <w:rFonts w:ascii="Book Antiqua" w:hAnsi="Book Antiqua"/>
    </w:rPr>
  </w:style>
  <w:style w:type="paragraph" w:styleId="CommentSubject">
    <w:name w:val="annotation subject"/>
    <w:basedOn w:val="CommentText"/>
    <w:next w:val="CommentText"/>
    <w:link w:val="CommentSubjectChar"/>
    <w:rsid w:val="00CD53EC"/>
    <w:rPr>
      <w:b/>
      <w:bCs/>
    </w:rPr>
  </w:style>
  <w:style w:type="character" w:customStyle="1" w:styleId="CommentSubjectChar">
    <w:name w:val="Comment Subject Char"/>
    <w:link w:val="CommentSubject"/>
    <w:rsid w:val="00CD53EC"/>
    <w:rPr>
      <w:rFonts w:ascii="Book Antiqua" w:hAnsi="Book Antiqua"/>
      <w:b/>
      <w:bCs/>
    </w:rPr>
  </w:style>
  <w:style w:type="paragraph" w:styleId="NormalWeb">
    <w:name w:val="Normal (Web)"/>
    <w:basedOn w:val="Normal"/>
    <w:rsid w:val="00B411B1"/>
    <w:pPr>
      <w:spacing w:before="100" w:beforeAutospacing="1" w:after="119"/>
    </w:pPr>
  </w:style>
  <w:style w:type="table" w:styleId="TableGrid">
    <w:name w:val="Table Grid"/>
    <w:basedOn w:val="TableNormal"/>
    <w:rsid w:val="00A557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
    <w:rsid w:val="00EF760F"/>
    <w:pPr>
      <w:spacing w:before="100" w:beforeAutospacing="1" w:after="119"/>
    </w:pPr>
  </w:style>
  <w:style w:type="character" w:styleId="Hyperlink">
    <w:name w:val="Hyperlink"/>
    <w:rsid w:val="007F08EA"/>
    <w:rPr>
      <w:color w:val="0000FF"/>
      <w:u w:val="single"/>
    </w:rPr>
  </w:style>
  <w:style w:type="paragraph" w:customStyle="1" w:styleId="MTDisplayEquation">
    <w:name w:val="MTDisplayEquation"/>
    <w:basedOn w:val="Normal"/>
    <w:next w:val="Normal"/>
    <w:rsid w:val="005368C1"/>
    <w:pPr>
      <w:tabs>
        <w:tab w:val="center" w:pos="5220"/>
        <w:tab w:val="right" w:pos="10440"/>
      </w:tabs>
      <w:spacing w:line="360" w:lineRule="auto"/>
      <w:jc w:val="both"/>
    </w:pPr>
  </w:style>
  <w:style w:type="numbering" w:styleId="111111">
    <w:name w:val="Outline List 2"/>
    <w:basedOn w:val="NoList"/>
    <w:rsid w:val="00393426"/>
    <w:pPr>
      <w:numPr>
        <w:numId w:val="11"/>
      </w:numPr>
    </w:pPr>
  </w:style>
  <w:style w:type="character" w:styleId="Emphasis">
    <w:name w:val="Emphasis"/>
    <w:uiPriority w:val="20"/>
    <w:qFormat/>
    <w:rsid w:val="00450E5E"/>
    <w:rPr>
      <w:i/>
      <w:iCs/>
    </w:rPr>
  </w:style>
  <w:style w:type="character" w:customStyle="1" w:styleId="apple-converted-space">
    <w:name w:val="apple-converted-space"/>
    <w:rsid w:val="00450E5E"/>
  </w:style>
  <w:style w:type="paragraph" w:styleId="FootnoteText">
    <w:name w:val="footnote text"/>
    <w:basedOn w:val="Normal"/>
    <w:semiHidden/>
    <w:rsid w:val="00BB3AA9"/>
    <w:rPr>
      <w:sz w:val="20"/>
      <w:szCs w:val="20"/>
    </w:rPr>
  </w:style>
  <w:style w:type="character" w:styleId="FootnoteReference">
    <w:name w:val="footnote reference"/>
    <w:semiHidden/>
    <w:rsid w:val="00BB3AA9"/>
    <w:rPr>
      <w:vertAlign w:val="superscript"/>
    </w:rPr>
  </w:style>
  <w:style w:type="paragraph" w:customStyle="1" w:styleId="body-text">
    <w:name w:val="body-text"/>
    <w:basedOn w:val="Normal"/>
    <w:rsid w:val="009637C9"/>
    <w:pPr>
      <w:spacing w:before="100" w:beforeAutospacing="1" w:after="100" w:afterAutospacing="1"/>
    </w:pPr>
    <w:rPr>
      <w:lang w:eastAsia="en-US"/>
    </w:rPr>
  </w:style>
  <w:style w:type="paragraph" w:customStyle="1" w:styleId="example">
    <w:name w:val="example"/>
    <w:basedOn w:val="Normal"/>
    <w:rsid w:val="009637C9"/>
    <w:pPr>
      <w:spacing w:before="100" w:beforeAutospacing="1" w:after="100" w:afterAutospacing="1"/>
    </w:pPr>
    <w:rPr>
      <w:lang w:eastAsia="en-US"/>
    </w:rPr>
  </w:style>
  <w:style w:type="character" w:styleId="FollowedHyperlink">
    <w:name w:val="FollowedHyperlink"/>
    <w:rsid w:val="00633D6A"/>
    <w:rPr>
      <w:color w:val="800080"/>
      <w:u w:val="single"/>
    </w:rPr>
  </w:style>
  <w:style w:type="character" w:customStyle="1" w:styleId="Heading1Char">
    <w:name w:val="Heading 1 Char"/>
    <w:link w:val="Heading1"/>
    <w:rsid w:val="00E861CC"/>
    <w:rPr>
      <w:b/>
      <w:bCs/>
      <w:kern w:val="32"/>
      <w:sz w:val="24"/>
      <w:szCs w:val="24"/>
      <w:lang w:val="en-US"/>
    </w:rPr>
  </w:style>
  <w:style w:type="character" w:customStyle="1" w:styleId="Heading2Char">
    <w:name w:val="Heading 2 Char"/>
    <w:link w:val="Heading2"/>
    <w:rsid w:val="003A2FE9"/>
    <w:rPr>
      <w:b/>
      <w:bCs/>
      <w:i/>
      <w:iCs/>
      <w:sz w:val="24"/>
      <w:szCs w:val="28"/>
      <w:lang w:val="en-US"/>
    </w:rPr>
  </w:style>
  <w:style w:type="paragraph" w:styleId="ListParagraph">
    <w:name w:val="List Paragraph"/>
    <w:basedOn w:val="Normal"/>
    <w:uiPriority w:val="34"/>
    <w:qFormat/>
    <w:rsid w:val="004E6372"/>
    <w:pPr>
      <w:ind w:left="720"/>
      <w:contextualSpacing/>
    </w:pPr>
  </w:style>
  <w:style w:type="paragraph" w:styleId="Header">
    <w:name w:val="header"/>
    <w:basedOn w:val="Normal"/>
    <w:link w:val="HeaderChar"/>
    <w:unhideWhenUsed/>
    <w:rsid w:val="005F7B97"/>
    <w:pPr>
      <w:tabs>
        <w:tab w:val="center" w:pos="4153"/>
        <w:tab w:val="right" w:pos="8306"/>
      </w:tabs>
    </w:pPr>
  </w:style>
  <w:style w:type="character" w:customStyle="1" w:styleId="HeaderChar">
    <w:name w:val="Header Char"/>
    <w:basedOn w:val="DefaultParagraphFont"/>
    <w:link w:val="Header"/>
    <w:rsid w:val="005F7B97"/>
    <w:rPr>
      <w:rFonts w:ascii="Book Antiqua" w:hAnsi="Book Antiqua"/>
      <w:sz w:val="24"/>
      <w:szCs w:val="24"/>
      <w:lang w:val="en-US"/>
    </w:rPr>
  </w:style>
  <w:style w:type="character" w:customStyle="1" w:styleId="Heading3Char">
    <w:name w:val="Heading 3 Char"/>
    <w:basedOn w:val="DefaultParagraphFont"/>
    <w:link w:val="Heading3"/>
    <w:semiHidden/>
    <w:rsid w:val="000B4D89"/>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semiHidden/>
    <w:rsid w:val="000B4D89"/>
    <w:rPr>
      <w:rFonts w:asciiTheme="majorHAnsi" w:eastAsiaTheme="majorEastAsia" w:hAnsiTheme="majorHAnsi" w:cstheme="majorBidi"/>
      <w:i/>
      <w:iCs/>
      <w:color w:val="2E74B5" w:themeColor="accent1" w:themeShade="BF"/>
      <w:sz w:val="24"/>
      <w:szCs w:val="24"/>
      <w:lang w:val="en-US"/>
    </w:rPr>
  </w:style>
  <w:style w:type="character" w:customStyle="1" w:styleId="Heading5Char">
    <w:name w:val="Heading 5 Char"/>
    <w:basedOn w:val="DefaultParagraphFont"/>
    <w:link w:val="Heading5"/>
    <w:semiHidden/>
    <w:rsid w:val="000B4D89"/>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semiHidden/>
    <w:rsid w:val="000B4D89"/>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semiHidden/>
    <w:rsid w:val="000B4D89"/>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semiHidden/>
    <w:rsid w:val="000B4D8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semiHidden/>
    <w:rsid w:val="000B4D89"/>
    <w:rPr>
      <w:rFonts w:asciiTheme="majorHAnsi" w:eastAsiaTheme="majorEastAsia" w:hAnsiTheme="majorHAnsi" w:cstheme="majorBidi"/>
      <w:i/>
      <w:iCs/>
      <w:color w:val="272727" w:themeColor="text1" w:themeTint="D8"/>
      <w:sz w:val="21"/>
      <w:szCs w:val="21"/>
      <w:lang w:val="en-US"/>
    </w:rPr>
  </w:style>
  <w:style w:type="paragraph" w:customStyle="1" w:styleId="Heading31">
    <w:name w:val="Heading 31"/>
    <w:basedOn w:val="Normal"/>
    <w:next w:val="Normal"/>
    <w:rsid w:val="00BF3761"/>
    <w:pPr>
      <w:spacing w:after="240" w:line="480" w:lineRule="auto"/>
    </w:pPr>
    <w:rPr>
      <w:b/>
      <w:sz w:val="22"/>
      <w:szCs w:val="20"/>
      <w:lang w:val="en-GB" w:eastAsia="ko-KR"/>
    </w:rPr>
  </w:style>
  <w:style w:type="paragraph" w:customStyle="1" w:styleId="EndNoteBibliographyTitle">
    <w:name w:val="EndNote Bibliography Title"/>
    <w:basedOn w:val="Normal"/>
    <w:link w:val="EndNoteBibliographyTitleChar"/>
    <w:rsid w:val="00615905"/>
    <w:pPr>
      <w:jc w:val="center"/>
    </w:pPr>
    <w:rPr>
      <w:rFonts w:ascii="Book Antiqua" w:hAnsi="Book Antiqua"/>
      <w:noProof/>
      <w:lang w:val="en-GB"/>
    </w:rPr>
  </w:style>
  <w:style w:type="character" w:customStyle="1" w:styleId="EndNoteBibliographyTitleChar">
    <w:name w:val="EndNote Bibliography Title Char"/>
    <w:basedOn w:val="DefaultParagraphFont"/>
    <w:link w:val="EndNoteBibliographyTitle"/>
    <w:rsid w:val="00615905"/>
    <w:rPr>
      <w:rFonts w:ascii="Book Antiqua" w:hAnsi="Book Antiqua"/>
      <w:noProof/>
      <w:sz w:val="24"/>
      <w:szCs w:val="24"/>
    </w:rPr>
  </w:style>
  <w:style w:type="paragraph" w:customStyle="1" w:styleId="EndNoteBibliography">
    <w:name w:val="EndNote Bibliography"/>
    <w:basedOn w:val="Normal"/>
    <w:link w:val="EndNoteBibliographyChar"/>
    <w:rsid w:val="00615905"/>
    <w:rPr>
      <w:rFonts w:ascii="Book Antiqua" w:hAnsi="Book Antiqua"/>
      <w:noProof/>
      <w:lang w:val="en-GB"/>
    </w:rPr>
  </w:style>
  <w:style w:type="character" w:customStyle="1" w:styleId="EndNoteBibliographyChar">
    <w:name w:val="EndNote Bibliography Char"/>
    <w:basedOn w:val="DefaultParagraphFont"/>
    <w:link w:val="EndNoteBibliography"/>
    <w:rsid w:val="00615905"/>
    <w:rPr>
      <w:rFonts w:ascii="Book Antiqua" w:hAnsi="Book Antiqua"/>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1EC"/>
    <w:rPr>
      <w:sz w:val="24"/>
      <w:szCs w:val="24"/>
      <w:lang w:val="en-US"/>
    </w:rPr>
  </w:style>
  <w:style w:type="paragraph" w:styleId="Heading1">
    <w:name w:val="heading 1"/>
    <w:basedOn w:val="Normal"/>
    <w:next w:val="Normal"/>
    <w:link w:val="Heading1Char"/>
    <w:qFormat/>
    <w:rsid w:val="00E861CC"/>
    <w:pPr>
      <w:keepNext/>
      <w:numPr>
        <w:numId w:val="42"/>
      </w:numPr>
      <w:spacing w:line="480" w:lineRule="auto"/>
      <w:outlineLvl w:val="0"/>
    </w:pPr>
    <w:rPr>
      <w:b/>
      <w:bCs/>
      <w:kern w:val="32"/>
    </w:rPr>
  </w:style>
  <w:style w:type="paragraph" w:styleId="Heading2">
    <w:name w:val="heading 2"/>
    <w:basedOn w:val="Normal"/>
    <w:next w:val="Normal"/>
    <w:link w:val="Heading2Char"/>
    <w:unhideWhenUsed/>
    <w:qFormat/>
    <w:rsid w:val="003A2FE9"/>
    <w:pPr>
      <w:keepNext/>
      <w:spacing w:line="480" w:lineRule="auto"/>
      <w:outlineLvl w:val="1"/>
    </w:pPr>
    <w:rPr>
      <w:b/>
      <w:bCs/>
      <w:i/>
      <w:iCs/>
      <w:szCs w:val="28"/>
    </w:rPr>
  </w:style>
  <w:style w:type="paragraph" w:styleId="Heading3">
    <w:name w:val="heading 3"/>
    <w:basedOn w:val="Normal"/>
    <w:next w:val="Normal"/>
    <w:link w:val="Heading3Char"/>
    <w:semiHidden/>
    <w:unhideWhenUsed/>
    <w:qFormat/>
    <w:rsid w:val="000B4D89"/>
    <w:pPr>
      <w:keepNext/>
      <w:keepLines/>
      <w:numPr>
        <w:ilvl w:val="2"/>
        <w:numId w:val="42"/>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0B4D89"/>
    <w:pPr>
      <w:keepNext/>
      <w:keepLines/>
      <w:numPr>
        <w:ilvl w:val="3"/>
        <w:numId w:val="4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0B4D89"/>
    <w:pPr>
      <w:keepNext/>
      <w:keepLines/>
      <w:numPr>
        <w:ilvl w:val="4"/>
        <w:numId w:val="4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0B4D89"/>
    <w:pPr>
      <w:keepNext/>
      <w:keepLines/>
      <w:numPr>
        <w:ilvl w:val="5"/>
        <w:numId w:val="4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0B4D89"/>
    <w:pPr>
      <w:keepNext/>
      <w:keepLines/>
      <w:numPr>
        <w:ilvl w:val="6"/>
        <w:numId w:val="4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0B4D89"/>
    <w:pPr>
      <w:keepNext/>
      <w:keepLines/>
      <w:numPr>
        <w:ilvl w:val="7"/>
        <w:numId w:val="4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B4D89"/>
    <w:pPr>
      <w:keepNext/>
      <w:keepLines/>
      <w:numPr>
        <w:ilvl w:val="8"/>
        <w:numId w:val="4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2C7E0B"/>
    <w:pPr>
      <w:shd w:val="clear" w:color="auto" w:fill="000080"/>
    </w:pPr>
    <w:rPr>
      <w:rFonts w:ascii="Tahoma" w:hAnsi="Tahoma" w:cs="Tahoma"/>
      <w:sz w:val="20"/>
      <w:szCs w:val="20"/>
    </w:rPr>
  </w:style>
  <w:style w:type="paragraph" w:styleId="Footer">
    <w:name w:val="footer"/>
    <w:basedOn w:val="Normal"/>
    <w:rsid w:val="002C7E0B"/>
    <w:pPr>
      <w:tabs>
        <w:tab w:val="center" w:pos="4153"/>
        <w:tab w:val="right" w:pos="8306"/>
      </w:tabs>
    </w:pPr>
  </w:style>
  <w:style w:type="character" w:styleId="PageNumber">
    <w:name w:val="page number"/>
    <w:basedOn w:val="DefaultParagraphFont"/>
    <w:rsid w:val="002C7E0B"/>
  </w:style>
  <w:style w:type="paragraph" w:styleId="Caption">
    <w:name w:val="caption"/>
    <w:basedOn w:val="Normal"/>
    <w:next w:val="Normal"/>
    <w:qFormat/>
    <w:rsid w:val="00460BD2"/>
    <w:rPr>
      <w:b/>
      <w:bCs/>
      <w:sz w:val="20"/>
      <w:szCs w:val="20"/>
    </w:rPr>
  </w:style>
  <w:style w:type="paragraph" w:styleId="BodyText">
    <w:name w:val="Body Text"/>
    <w:basedOn w:val="Normal"/>
    <w:rsid w:val="00E25A39"/>
    <w:pPr>
      <w:widowControl w:val="0"/>
      <w:suppressAutoHyphens/>
      <w:spacing w:after="120"/>
    </w:pPr>
    <w:rPr>
      <w:rFonts w:eastAsia="SimSun" w:cs="Mangal"/>
      <w:kern w:val="1"/>
      <w:lang w:eastAsia="zh-CN" w:bidi="hi-IN"/>
    </w:rPr>
  </w:style>
  <w:style w:type="paragraph" w:styleId="BalloonText">
    <w:name w:val="Balloon Text"/>
    <w:basedOn w:val="Normal"/>
    <w:link w:val="BalloonTextChar"/>
    <w:uiPriority w:val="99"/>
    <w:rsid w:val="00211FC2"/>
    <w:rPr>
      <w:rFonts w:ascii="Tahoma" w:hAnsi="Tahoma" w:cs="Tahoma"/>
      <w:sz w:val="16"/>
      <w:szCs w:val="16"/>
    </w:rPr>
  </w:style>
  <w:style w:type="character" w:customStyle="1" w:styleId="BalloonTextChar">
    <w:name w:val="Balloon Text Char"/>
    <w:link w:val="BalloonText"/>
    <w:uiPriority w:val="99"/>
    <w:rsid w:val="00211FC2"/>
    <w:rPr>
      <w:rFonts w:ascii="Tahoma" w:hAnsi="Tahoma" w:cs="Tahoma"/>
      <w:sz w:val="16"/>
      <w:szCs w:val="16"/>
    </w:rPr>
  </w:style>
  <w:style w:type="character" w:styleId="CommentReference">
    <w:name w:val="annotation reference"/>
    <w:rsid w:val="00CD53EC"/>
    <w:rPr>
      <w:sz w:val="16"/>
      <w:szCs w:val="16"/>
    </w:rPr>
  </w:style>
  <w:style w:type="paragraph" w:styleId="CommentText">
    <w:name w:val="annotation text"/>
    <w:basedOn w:val="Normal"/>
    <w:link w:val="CommentTextChar"/>
    <w:rsid w:val="00CD53EC"/>
    <w:rPr>
      <w:sz w:val="20"/>
      <w:szCs w:val="20"/>
    </w:rPr>
  </w:style>
  <w:style w:type="character" w:customStyle="1" w:styleId="CommentTextChar">
    <w:name w:val="Comment Text Char"/>
    <w:link w:val="CommentText"/>
    <w:rsid w:val="00CD53EC"/>
    <w:rPr>
      <w:rFonts w:ascii="Book Antiqua" w:hAnsi="Book Antiqua"/>
    </w:rPr>
  </w:style>
  <w:style w:type="paragraph" w:styleId="CommentSubject">
    <w:name w:val="annotation subject"/>
    <w:basedOn w:val="CommentText"/>
    <w:next w:val="CommentText"/>
    <w:link w:val="CommentSubjectChar"/>
    <w:rsid w:val="00CD53EC"/>
    <w:rPr>
      <w:b/>
      <w:bCs/>
    </w:rPr>
  </w:style>
  <w:style w:type="character" w:customStyle="1" w:styleId="CommentSubjectChar">
    <w:name w:val="Comment Subject Char"/>
    <w:link w:val="CommentSubject"/>
    <w:rsid w:val="00CD53EC"/>
    <w:rPr>
      <w:rFonts w:ascii="Book Antiqua" w:hAnsi="Book Antiqua"/>
      <w:b/>
      <w:bCs/>
    </w:rPr>
  </w:style>
  <w:style w:type="paragraph" w:styleId="NormalWeb">
    <w:name w:val="Normal (Web)"/>
    <w:basedOn w:val="Normal"/>
    <w:rsid w:val="00B411B1"/>
    <w:pPr>
      <w:spacing w:before="100" w:beforeAutospacing="1" w:after="119"/>
    </w:pPr>
  </w:style>
  <w:style w:type="table" w:styleId="TableGrid">
    <w:name w:val="Table Grid"/>
    <w:basedOn w:val="TableNormal"/>
    <w:rsid w:val="00A557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
    <w:rsid w:val="00EF760F"/>
    <w:pPr>
      <w:spacing w:before="100" w:beforeAutospacing="1" w:after="119"/>
    </w:pPr>
  </w:style>
  <w:style w:type="character" w:styleId="Hyperlink">
    <w:name w:val="Hyperlink"/>
    <w:rsid w:val="007F08EA"/>
    <w:rPr>
      <w:color w:val="0000FF"/>
      <w:u w:val="single"/>
    </w:rPr>
  </w:style>
  <w:style w:type="paragraph" w:customStyle="1" w:styleId="MTDisplayEquation">
    <w:name w:val="MTDisplayEquation"/>
    <w:basedOn w:val="Normal"/>
    <w:next w:val="Normal"/>
    <w:rsid w:val="005368C1"/>
    <w:pPr>
      <w:tabs>
        <w:tab w:val="center" w:pos="5220"/>
        <w:tab w:val="right" w:pos="10440"/>
      </w:tabs>
      <w:spacing w:line="360" w:lineRule="auto"/>
      <w:jc w:val="both"/>
    </w:pPr>
  </w:style>
  <w:style w:type="numbering" w:styleId="111111">
    <w:name w:val="Outline List 2"/>
    <w:basedOn w:val="NoList"/>
    <w:rsid w:val="00393426"/>
    <w:pPr>
      <w:numPr>
        <w:numId w:val="11"/>
      </w:numPr>
    </w:pPr>
  </w:style>
  <w:style w:type="character" w:styleId="Emphasis">
    <w:name w:val="Emphasis"/>
    <w:uiPriority w:val="20"/>
    <w:qFormat/>
    <w:rsid w:val="00450E5E"/>
    <w:rPr>
      <w:i/>
      <w:iCs/>
    </w:rPr>
  </w:style>
  <w:style w:type="character" w:customStyle="1" w:styleId="apple-converted-space">
    <w:name w:val="apple-converted-space"/>
    <w:rsid w:val="00450E5E"/>
  </w:style>
  <w:style w:type="paragraph" w:styleId="FootnoteText">
    <w:name w:val="footnote text"/>
    <w:basedOn w:val="Normal"/>
    <w:semiHidden/>
    <w:rsid w:val="00BB3AA9"/>
    <w:rPr>
      <w:sz w:val="20"/>
      <w:szCs w:val="20"/>
    </w:rPr>
  </w:style>
  <w:style w:type="character" w:styleId="FootnoteReference">
    <w:name w:val="footnote reference"/>
    <w:semiHidden/>
    <w:rsid w:val="00BB3AA9"/>
    <w:rPr>
      <w:vertAlign w:val="superscript"/>
    </w:rPr>
  </w:style>
  <w:style w:type="paragraph" w:customStyle="1" w:styleId="body-text">
    <w:name w:val="body-text"/>
    <w:basedOn w:val="Normal"/>
    <w:rsid w:val="009637C9"/>
    <w:pPr>
      <w:spacing w:before="100" w:beforeAutospacing="1" w:after="100" w:afterAutospacing="1"/>
    </w:pPr>
    <w:rPr>
      <w:lang w:eastAsia="en-US"/>
    </w:rPr>
  </w:style>
  <w:style w:type="paragraph" w:customStyle="1" w:styleId="example">
    <w:name w:val="example"/>
    <w:basedOn w:val="Normal"/>
    <w:rsid w:val="009637C9"/>
    <w:pPr>
      <w:spacing w:before="100" w:beforeAutospacing="1" w:after="100" w:afterAutospacing="1"/>
    </w:pPr>
    <w:rPr>
      <w:lang w:eastAsia="en-US"/>
    </w:rPr>
  </w:style>
  <w:style w:type="character" w:styleId="FollowedHyperlink">
    <w:name w:val="FollowedHyperlink"/>
    <w:rsid w:val="00633D6A"/>
    <w:rPr>
      <w:color w:val="800080"/>
      <w:u w:val="single"/>
    </w:rPr>
  </w:style>
  <w:style w:type="character" w:customStyle="1" w:styleId="Heading1Char">
    <w:name w:val="Heading 1 Char"/>
    <w:link w:val="Heading1"/>
    <w:rsid w:val="00E861CC"/>
    <w:rPr>
      <w:b/>
      <w:bCs/>
      <w:kern w:val="32"/>
      <w:sz w:val="24"/>
      <w:szCs w:val="24"/>
      <w:lang w:val="en-US"/>
    </w:rPr>
  </w:style>
  <w:style w:type="character" w:customStyle="1" w:styleId="Heading2Char">
    <w:name w:val="Heading 2 Char"/>
    <w:link w:val="Heading2"/>
    <w:rsid w:val="003A2FE9"/>
    <w:rPr>
      <w:b/>
      <w:bCs/>
      <w:i/>
      <w:iCs/>
      <w:sz w:val="24"/>
      <w:szCs w:val="28"/>
      <w:lang w:val="en-US"/>
    </w:rPr>
  </w:style>
  <w:style w:type="paragraph" w:styleId="ListParagraph">
    <w:name w:val="List Paragraph"/>
    <w:basedOn w:val="Normal"/>
    <w:uiPriority w:val="34"/>
    <w:qFormat/>
    <w:rsid w:val="004E6372"/>
    <w:pPr>
      <w:ind w:left="720"/>
      <w:contextualSpacing/>
    </w:pPr>
  </w:style>
  <w:style w:type="paragraph" w:styleId="Header">
    <w:name w:val="header"/>
    <w:basedOn w:val="Normal"/>
    <w:link w:val="HeaderChar"/>
    <w:unhideWhenUsed/>
    <w:rsid w:val="005F7B97"/>
    <w:pPr>
      <w:tabs>
        <w:tab w:val="center" w:pos="4153"/>
        <w:tab w:val="right" w:pos="8306"/>
      </w:tabs>
    </w:pPr>
  </w:style>
  <w:style w:type="character" w:customStyle="1" w:styleId="HeaderChar">
    <w:name w:val="Header Char"/>
    <w:basedOn w:val="DefaultParagraphFont"/>
    <w:link w:val="Header"/>
    <w:rsid w:val="005F7B97"/>
    <w:rPr>
      <w:rFonts w:ascii="Book Antiqua" w:hAnsi="Book Antiqua"/>
      <w:sz w:val="24"/>
      <w:szCs w:val="24"/>
      <w:lang w:val="en-US"/>
    </w:rPr>
  </w:style>
  <w:style w:type="character" w:customStyle="1" w:styleId="Heading3Char">
    <w:name w:val="Heading 3 Char"/>
    <w:basedOn w:val="DefaultParagraphFont"/>
    <w:link w:val="Heading3"/>
    <w:semiHidden/>
    <w:rsid w:val="000B4D89"/>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semiHidden/>
    <w:rsid w:val="000B4D89"/>
    <w:rPr>
      <w:rFonts w:asciiTheme="majorHAnsi" w:eastAsiaTheme="majorEastAsia" w:hAnsiTheme="majorHAnsi" w:cstheme="majorBidi"/>
      <w:i/>
      <w:iCs/>
      <w:color w:val="2E74B5" w:themeColor="accent1" w:themeShade="BF"/>
      <w:sz w:val="24"/>
      <w:szCs w:val="24"/>
      <w:lang w:val="en-US"/>
    </w:rPr>
  </w:style>
  <w:style w:type="character" w:customStyle="1" w:styleId="Heading5Char">
    <w:name w:val="Heading 5 Char"/>
    <w:basedOn w:val="DefaultParagraphFont"/>
    <w:link w:val="Heading5"/>
    <w:semiHidden/>
    <w:rsid w:val="000B4D89"/>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semiHidden/>
    <w:rsid w:val="000B4D89"/>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semiHidden/>
    <w:rsid w:val="000B4D89"/>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semiHidden/>
    <w:rsid w:val="000B4D8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semiHidden/>
    <w:rsid w:val="000B4D89"/>
    <w:rPr>
      <w:rFonts w:asciiTheme="majorHAnsi" w:eastAsiaTheme="majorEastAsia" w:hAnsiTheme="majorHAnsi" w:cstheme="majorBidi"/>
      <w:i/>
      <w:iCs/>
      <w:color w:val="272727" w:themeColor="text1" w:themeTint="D8"/>
      <w:sz w:val="21"/>
      <w:szCs w:val="21"/>
      <w:lang w:val="en-US"/>
    </w:rPr>
  </w:style>
  <w:style w:type="paragraph" w:customStyle="1" w:styleId="Heading31">
    <w:name w:val="Heading 31"/>
    <w:basedOn w:val="Normal"/>
    <w:next w:val="Normal"/>
    <w:rsid w:val="00BF3761"/>
    <w:pPr>
      <w:spacing w:after="240" w:line="480" w:lineRule="auto"/>
    </w:pPr>
    <w:rPr>
      <w:b/>
      <w:sz w:val="22"/>
      <w:szCs w:val="20"/>
      <w:lang w:val="en-GB" w:eastAsia="ko-KR"/>
    </w:rPr>
  </w:style>
  <w:style w:type="paragraph" w:customStyle="1" w:styleId="EndNoteBibliographyTitle">
    <w:name w:val="EndNote Bibliography Title"/>
    <w:basedOn w:val="Normal"/>
    <w:link w:val="EndNoteBibliographyTitleChar"/>
    <w:rsid w:val="00615905"/>
    <w:pPr>
      <w:jc w:val="center"/>
    </w:pPr>
    <w:rPr>
      <w:rFonts w:ascii="Book Antiqua" w:hAnsi="Book Antiqua"/>
      <w:noProof/>
      <w:lang w:val="en-GB"/>
    </w:rPr>
  </w:style>
  <w:style w:type="character" w:customStyle="1" w:styleId="EndNoteBibliographyTitleChar">
    <w:name w:val="EndNote Bibliography Title Char"/>
    <w:basedOn w:val="DefaultParagraphFont"/>
    <w:link w:val="EndNoteBibliographyTitle"/>
    <w:rsid w:val="00615905"/>
    <w:rPr>
      <w:rFonts w:ascii="Book Antiqua" w:hAnsi="Book Antiqua"/>
      <w:noProof/>
      <w:sz w:val="24"/>
      <w:szCs w:val="24"/>
    </w:rPr>
  </w:style>
  <w:style w:type="paragraph" w:customStyle="1" w:styleId="EndNoteBibliography">
    <w:name w:val="EndNote Bibliography"/>
    <w:basedOn w:val="Normal"/>
    <w:link w:val="EndNoteBibliographyChar"/>
    <w:rsid w:val="00615905"/>
    <w:rPr>
      <w:rFonts w:ascii="Book Antiqua" w:hAnsi="Book Antiqua"/>
      <w:noProof/>
      <w:lang w:val="en-GB"/>
    </w:rPr>
  </w:style>
  <w:style w:type="character" w:customStyle="1" w:styleId="EndNoteBibliographyChar">
    <w:name w:val="EndNote Bibliography Char"/>
    <w:basedOn w:val="DefaultParagraphFont"/>
    <w:link w:val="EndNoteBibliography"/>
    <w:rsid w:val="00615905"/>
    <w:rPr>
      <w:rFonts w:ascii="Book Antiqua" w:hAnsi="Book Antiqua"/>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45783">
      <w:bodyDiv w:val="1"/>
      <w:marLeft w:val="0"/>
      <w:marRight w:val="0"/>
      <w:marTop w:val="0"/>
      <w:marBottom w:val="0"/>
      <w:divBdr>
        <w:top w:val="none" w:sz="0" w:space="0" w:color="auto"/>
        <w:left w:val="none" w:sz="0" w:space="0" w:color="auto"/>
        <w:bottom w:val="none" w:sz="0" w:space="0" w:color="auto"/>
        <w:right w:val="none" w:sz="0" w:space="0" w:color="auto"/>
      </w:divBdr>
    </w:div>
    <w:div w:id="151454026">
      <w:bodyDiv w:val="1"/>
      <w:marLeft w:val="0"/>
      <w:marRight w:val="0"/>
      <w:marTop w:val="0"/>
      <w:marBottom w:val="0"/>
      <w:divBdr>
        <w:top w:val="none" w:sz="0" w:space="0" w:color="auto"/>
        <w:left w:val="none" w:sz="0" w:space="0" w:color="auto"/>
        <w:bottom w:val="none" w:sz="0" w:space="0" w:color="auto"/>
        <w:right w:val="none" w:sz="0" w:space="0" w:color="auto"/>
      </w:divBdr>
      <w:divsChild>
        <w:div w:id="1130896780">
          <w:marLeft w:val="0"/>
          <w:marRight w:val="0"/>
          <w:marTop w:val="0"/>
          <w:marBottom w:val="0"/>
          <w:divBdr>
            <w:top w:val="none" w:sz="0" w:space="0" w:color="auto"/>
            <w:left w:val="none" w:sz="0" w:space="0" w:color="auto"/>
            <w:bottom w:val="none" w:sz="0" w:space="0" w:color="auto"/>
            <w:right w:val="none" w:sz="0" w:space="0" w:color="auto"/>
          </w:divBdr>
          <w:divsChild>
            <w:div w:id="986205301">
              <w:marLeft w:val="0"/>
              <w:marRight w:val="0"/>
              <w:marTop w:val="0"/>
              <w:marBottom w:val="0"/>
              <w:divBdr>
                <w:top w:val="none" w:sz="0" w:space="0" w:color="auto"/>
                <w:left w:val="none" w:sz="0" w:space="0" w:color="auto"/>
                <w:bottom w:val="none" w:sz="0" w:space="0" w:color="auto"/>
                <w:right w:val="none" w:sz="0" w:space="0" w:color="auto"/>
              </w:divBdr>
              <w:divsChild>
                <w:div w:id="110607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228066">
      <w:bodyDiv w:val="1"/>
      <w:marLeft w:val="0"/>
      <w:marRight w:val="0"/>
      <w:marTop w:val="0"/>
      <w:marBottom w:val="0"/>
      <w:divBdr>
        <w:top w:val="none" w:sz="0" w:space="0" w:color="auto"/>
        <w:left w:val="none" w:sz="0" w:space="0" w:color="auto"/>
        <w:bottom w:val="none" w:sz="0" w:space="0" w:color="auto"/>
        <w:right w:val="none" w:sz="0" w:space="0" w:color="auto"/>
      </w:divBdr>
    </w:div>
    <w:div w:id="632558244">
      <w:bodyDiv w:val="1"/>
      <w:marLeft w:val="0"/>
      <w:marRight w:val="0"/>
      <w:marTop w:val="0"/>
      <w:marBottom w:val="0"/>
      <w:divBdr>
        <w:top w:val="none" w:sz="0" w:space="0" w:color="auto"/>
        <w:left w:val="none" w:sz="0" w:space="0" w:color="auto"/>
        <w:bottom w:val="none" w:sz="0" w:space="0" w:color="auto"/>
        <w:right w:val="none" w:sz="0" w:space="0" w:color="auto"/>
      </w:divBdr>
    </w:div>
    <w:div w:id="664549793">
      <w:bodyDiv w:val="1"/>
      <w:marLeft w:val="0"/>
      <w:marRight w:val="0"/>
      <w:marTop w:val="0"/>
      <w:marBottom w:val="0"/>
      <w:divBdr>
        <w:top w:val="none" w:sz="0" w:space="0" w:color="auto"/>
        <w:left w:val="none" w:sz="0" w:space="0" w:color="auto"/>
        <w:bottom w:val="none" w:sz="0" w:space="0" w:color="auto"/>
        <w:right w:val="none" w:sz="0" w:space="0" w:color="auto"/>
      </w:divBdr>
    </w:div>
    <w:div w:id="819928594">
      <w:bodyDiv w:val="1"/>
      <w:marLeft w:val="0"/>
      <w:marRight w:val="0"/>
      <w:marTop w:val="0"/>
      <w:marBottom w:val="0"/>
      <w:divBdr>
        <w:top w:val="none" w:sz="0" w:space="0" w:color="auto"/>
        <w:left w:val="none" w:sz="0" w:space="0" w:color="auto"/>
        <w:bottom w:val="none" w:sz="0" w:space="0" w:color="auto"/>
        <w:right w:val="none" w:sz="0" w:space="0" w:color="auto"/>
      </w:divBdr>
    </w:div>
    <w:div w:id="854272835">
      <w:bodyDiv w:val="1"/>
      <w:marLeft w:val="0"/>
      <w:marRight w:val="0"/>
      <w:marTop w:val="0"/>
      <w:marBottom w:val="0"/>
      <w:divBdr>
        <w:top w:val="none" w:sz="0" w:space="0" w:color="auto"/>
        <w:left w:val="none" w:sz="0" w:space="0" w:color="auto"/>
        <w:bottom w:val="none" w:sz="0" w:space="0" w:color="auto"/>
        <w:right w:val="none" w:sz="0" w:space="0" w:color="auto"/>
      </w:divBdr>
    </w:div>
    <w:div w:id="881555401">
      <w:bodyDiv w:val="1"/>
      <w:marLeft w:val="0"/>
      <w:marRight w:val="0"/>
      <w:marTop w:val="0"/>
      <w:marBottom w:val="0"/>
      <w:divBdr>
        <w:top w:val="none" w:sz="0" w:space="0" w:color="auto"/>
        <w:left w:val="none" w:sz="0" w:space="0" w:color="auto"/>
        <w:bottom w:val="none" w:sz="0" w:space="0" w:color="auto"/>
        <w:right w:val="none" w:sz="0" w:space="0" w:color="auto"/>
      </w:divBdr>
    </w:div>
    <w:div w:id="887379834">
      <w:bodyDiv w:val="1"/>
      <w:marLeft w:val="0"/>
      <w:marRight w:val="0"/>
      <w:marTop w:val="0"/>
      <w:marBottom w:val="0"/>
      <w:divBdr>
        <w:top w:val="none" w:sz="0" w:space="0" w:color="auto"/>
        <w:left w:val="none" w:sz="0" w:space="0" w:color="auto"/>
        <w:bottom w:val="none" w:sz="0" w:space="0" w:color="auto"/>
        <w:right w:val="none" w:sz="0" w:space="0" w:color="auto"/>
      </w:divBdr>
    </w:div>
    <w:div w:id="999965508">
      <w:bodyDiv w:val="1"/>
      <w:marLeft w:val="0"/>
      <w:marRight w:val="0"/>
      <w:marTop w:val="0"/>
      <w:marBottom w:val="0"/>
      <w:divBdr>
        <w:top w:val="none" w:sz="0" w:space="0" w:color="auto"/>
        <w:left w:val="none" w:sz="0" w:space="0" w:color="auto"/>
        <w:bottom w:val="none" w:sz="0" w:space="0" w:color="auto"/>
        <w:right w:val="none" w:sz="0" w:space="0" w:color="auto"/>
      </w:divBdr>
    </w:div>
    <w:div w:id="1109356912">
      <w:bodyDiv w:val="1"/>
      <w:marLeft w:val="0"/>
      <w:marRight w:val="0"/>
      <w:marTop w:val="0"/>
      <w:marBottom w:val="0"/>
      <w:divBdr>
        <w:top w:val="none" w:sz="0" w:space="0" w:color="auto"/>
        <w:left w:val="none" w:sz="0" w:space="0" w:color="auto"/>
        <w:bottom w:val="none" w:sz="0" w:space="0" w:color="auto"/>
        <w:right w:val="none" w:sz="0" w:space="0" w:color="auto"/>
      </w:divBdr>
    </w:div>
    <w:div w:id="1191798793">
      <w:bodyDiv w:val="1"/>
      <w:marLeft w:val="0"/>
      <w:marRight w:val="0"/>
      <w:marTop w:val="0"/>
      <w:marBottom w:val="0"/>
      <w:divBdr>
        <w:top w:val="none" w:sz="0" w:space="0" w:color="auto"/>
        <w:left w:val="none" w:sz="0" w:space="0" w:color="auto"/>
        <w:bottom w:val="none" w:sz="0" w:space="0" w:color="auto"/>
        <w:right w:val="none" w:sz="0" w:space="0" w:color="auto"/>
      </w:divBdr>
    </w:div>
    <w:div w:id="1365400453">
      <w:bodyDiv w:val="1"/>
      <w:marLeft w:val="0"/>
      <w:marRight w:val="0"/>
      <w:marTop w:val="0"/>
      <w:marBottom w:val="0"/>
      <w:divBdr>
        <w:top w:val="none" w:sz="0" w:space="0" w:color="auto"/>
        <w:left w:val="none" w:sz="0" w:space="0" w:color="auto"/>
        <w:bottom w:val="none" w:sz="0" w:space="0" w:color="auto"/>
        <w:right w:val="none" w:sz="0" w:space="0" w:color="auto"/>
      </w:divBdr>
    </w:div>
    <w:div w:id="1592541369">
      <w:bodyDiv w:val="1"/>
      <w:marLeft w:val="0"/>
      <w:marRight w:val="0"/>
      <w:marTop w:val="0"/>
      <w:marBottom w:val="0"/>
      <w:divBdr>
        <w:top w:val="none" w:sz="0" w:space="0" w:color="auto"/>
        <w:left w:val="none" w:sz="0" w:space="0" w:color="auto"/>
        <w:bottom w:val="none" w:sz="0" w:space="0" w:color="auto"/>
        <w:right w:val="none" w:sz="0" w:space="0" w:color="auto"/>
      </w:divBdr>
    </w:div>
    <w:div w:id="1595825076">
      <w:bodyDiv w:val="1"/>
      <w:marLeft w:val="0"/>
      <w:marRight w:val="0"/>
      <w:marTop w:val="0"/>
      <w:marBottom w:val="0"/>
      <w:divBdr>
        <w:top w:val="none" w:sz="0" w:space="0" w:color="auto"/>
        <w:left w:val="none" w:sz="0" w:space="0" w:color="auto"/>
        <w:bottom w:val="none" w:sz="0" w:space="0" w:color="auto"/>
        <w:right w:val="none" w:sz="0" w:space="0" w:color="auto"/>
      </w:divBdr>
    </w:div>
    <w:div w:id="1638487548">
      <w:bodyDiv w:val="1"/>
      <w:marLeft w:val="0"/>
      <w:marRight w:val="0"/>
      <w:marTop w:val="0"/>
      <w:marBottom w:val="0"/>
      <w:divBdr>
        <w:top w:val="none" w:sz="0" w:space="0" w:color="auto"/>
        <w:left w:val="none" w:sz="0" w:space="0" w:color="auto"/>
        <w:bottom w:val="none" w:sz="0" w:space="0" w:color="auto"/>
        <w:right w:val="none" w:sz="0" w:space="0" w:color="auto"/>
      </w:divBdr>
    </w:div>
    <w:div w:id="1712218569">
      <w:bodyDiv w:val="1"/>
      <w:marLeft w:val="0"/>
      <w:marRight w:val="0"/>
      <w:marTop w:val="0"/>
      <w:marBottom w:val="0"/>
      <w:divBdr>
        <w:top w:val="none" w:sz="0" w:space="0" w:color="auto"/>
        <w:left w:val="none" w:sz="0" w:space="0" w:color="auto"/>
        <w:bottom w:val="none" w:sz="0" w:space="0" w:color="auto"/>
        <w:right w:val="none" w:sz="0" w:space="0" w:color="auto"/>
      </w:divBdr>
    </w:div>
    <w:div w:id="1739785956">
      <w:bodyDiv w:val="1"/>
      <w:marLeft w:val="0"/>
      <w:marRight w:val="0"/>
      <w:marTop w:val="0"/>
      <w:marBottom w:val="0"/>
      <w:divBdr>
        <w:top w:val="none" w:sz="0" w:space="0" w:color="auto"/>
        <w:left w:val="none" w:sz="0" w:space="0" w:color="auto"/>
        <w:bottom w:val="none" w:sz="0" w:space="0" w:color="auto"/>
        <w:right w:val="none" w:sz="0" w:space="0" w:color="auto"/>
      </w:divBdr>
    </w:div>
    <w:div w:id="1942370202">
      <w:bodyDiv w:val="1"/>
      <w:marLeft w:val="0"/>
      <w:marRight w:val="0"/>
      <w:marTop w:val="0"/>
      <w:marBottom w:val="0"/>
      <w:divBdr>
        <w:top w:val="none" w:sz="0" w:space="0" w:color="auto"/>
        <w:left w:val="none" w:sz="0" w:space="0" w:color="auto"/>
        <w:bottom w:val="none" w:sz="0" w:space="0" w:color="auto"/>
        <w:right w:val="none" w:sz="0" w:space="0" w:color="auto"/>
      </w:divBdr>
    </w:div>
    <w:div w:id="2074158513">
      <w:bodyDiv w:val="1"/>
      <w:marLeft w:val="0"/>
      <w:marRight w:val="0"/>
      <w:marTop w:val="0"/>
      <w:marBottom w:val="0"/>
      <w:divBdr>
        <w:top w:val="none" w:sz="0" w:space="0" w:color="auto"/>
        <w:left w:val="none" w:sz="0" w:space="0" w:color="auto"/>
        <w:bottom w:val="none" w:sz="0" w:space="0" w:color="auto"/>
        <w:right w:val="none" w:sz="0" w:space="0" w:color="auto"/>
      </w:divBdr>
    </w:div>
    <w:div w:id="2087335282">
      <w:bodyDiv w:val="1"/>
      <w:marLeft w:val="0"/>
      <w:marRight w:val="0"/>
      <w:marTop w:val="0"/>
      <w:marBottom w:val="0"/>
      <w:divBdr>
        <w:top w:val="none" w:sz="0" w:space="0" w:color="auto"/>
        <w:left w:val="none" w:sz="0" w:space="0" w:color="auto"/>
        <w:bottom w:val="none" w:sz="0" w:space="0" w:color="auto"/>
        <w:right w:val="none" w:sz="0" w:space="0" w:color="auto"/>
      </w:divBdr>
    </w:div>
    <w:div w:id="2100522607">
      <w:bodyDiv w:val="1"/>
      <w:marLeft w:val="0"/>
      <w:marRight w:val="0"/>
      <w:marTop w:val="0"/>
      <w:marBottom w:val="0"/>
      <w:divBdr>
        <w:top w:val="none" w:sz="0" w:space="0" w:color="auto"/>
        <w:left w:val="none" w:sz="0" w:space="0" w:color="auto"/>
        <w:bottom w:val="none" w:sz="0" w:space="0" w:color="auto"/>
        <w:right w:val="none" w:sz="0" w:space="0" w:color="auto"/>
      </w:divBdr>
    </w:div>
    <w:div w:id="213714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direct.com/science/article/B6V77-49SFH5C-1/2/6ac467f816758fde3d35b8edf195c27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sciencedirect.com/science/article/B6V77-44KWP37-1/2/18c76a6f67fad91bd7dba86d739619bd" TargetMode="External"/><Relationship Id="rId4" Type="http://schemas.microsoft.com/office/2007/relationships/stylesWithEffects" Target="stylesWithEffects.xml"/><Relationship Id="rId9" Type="http://schemas.openxmlformats.org/officeDocument/2006/relationships/hyperlink" Target="mailto:g.vandekaa@tudelft.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5C1F3-17F1-4E85-ABE0-884F5BB43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1034</Words>
  <Characters>568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Modelling interface battles</vt:lpstr>
    </vt:vector>
  </TitlesOfParts>
  <Company>TU Delft</Company>
  <LinksUpToDate>false</LinksUpToDate>
  <CharactersWithSpaces>6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ling interface battles</dc:title>
  <dc:creator>GP</dc:creator>
  <cp:lastModifiedBy>Geerten van de Kaa - TBM</cp:lastModifiedBy>
  <cp:revision>6</cp:revision>
  <cp:lastPrinted>2016-11-09T10:25:00Z</cp:lastPrinted>
  <dcterms:created xsi:type="dcterms:W3CDTF">2019-04-30T11:41:00Z</dcterms:created>
  <dcterms:modified xsi:type="dcterms:W3CDTF">2019-04-3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